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8EF636" w14:textId="77777777" w:rsidR="00714BA1" w:rsidRPr="000A0837" w:rsidRDefault="00714BA1" w:rsidP="000A0837">
      <w:pPr>
        <w:pStyle w:val="Heading1"/>
      </w:pPr>
      <w:r w:rsidRPr="000A0837">
        <w:t>Introduction</w:t>
      </w:r>
    </w:p>
    <w:p w14:paraId="37885B4C" w14:textId="77777777" w:rsidR="00E94D9C" w:rsidRDefault="000A0837" w:rsidP="00E94D9C">
      <w:r>
        <w:t xml:space="preserve">This guide </w:t>
      </w:r>
      <w:r w:rsidR="00A42405">
        <w:t>describes how to use Baseline Tailor, a software tool for navigating the United States government’s Cybersecurity Framework Core</w:t>
      </w:r>
      <w:r w:rsidR="007B0E77">
        <w:t xml:space="preserve"> </w:t>
      </w:r>
      <w:r w:rsidR="00B537BC">
        <w:fldChar w:fldCharType="begin"/>
      </w:r>
      <w:r w:rsidR="004D7CD3">
        <w:instrText xml:space="preserve"> ADDIN ZOTERO_ITEM CSL_CITATION {"citationID":"87bd9jpdp","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B0E77">
        <w:t>tailoring the National Institute of Standards and Technology (NIST) Special Pub</w:t>
      </w:r>
      <w:r w:rsidR="00B537BC">
        <w:t xml:space="preserve">lication (SP) 800-53 Revision 4 </w:t>
      </w:r>
      <w:r w:rsidR="00B537BC">
        <w:fldChar w:fldCharType="begin"/>
      </w:r>
      <w:r w:rsidR="004D7CD3">
        <w:instrText xml:space="preserve"> ADDIN ZOTERO_ITEM CSL_CITATION {"citationID":"juob0iee9","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an Extensible Markup Language (XML) </w:t>
      </w:r>
      <w:r w:rsidR="00947A8A">
        <w:fldChar w:fldCharType="begin"/>
      </w:r>
      <w:r w:rsidR="00947A8A">
        <w:instrText xml:space="preserve"> ADDIN ZOTERO_ITEM CSL_CITATION {"citationID":"16rovg7sm1","properties":{"formattedCitation":"[3]","plainCitation":"[3]"},"citationItems":[{"id":289,"uris":["http://zotero.org/users/118749/items/I2XIDSBW"],"uri":["http://zotero.org/users/118749/items/I2XIDSBW"],"itemData":{"id":289,"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format capturing the user’s tailoring choices.</w:t>
      </w:r>
    </w:p>
    <w:p w14:paraId="4CFB13BC" w14:textId="52D32166" w:rsidR="00E07DE0" w:rsidRDefault="00E07DE0" w:rsidP="00E07DE0">
      <w:r w:rsidRPr="00E07DE0">
        <w:t xml:space="preserve">NIST SP 800-53 provides a catalog of tailorable security controls organized into eighteen families. </w:t>
      </w:r>
      <w:r w:rsidR="000867BC">
        <w:t xml:space="preserve">Each control has zero or more control enhancements, each of which adds additional functionality to and/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ect security controls for a low-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3749A003" w:rsidR="006F0F77" w:rsidRPr="00E07DE0" w:rsidRDefault="006F0F77" w:rsidP="00E07DE0">
      <w:r w:rsidRPr="006F0F77">
        <w:t xml:space="preserve">NIST SP 800-53 includes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instrText xml:space="preserve"> ADDIN ZOTERO_ITEM CSL_CITATION {"citationID":"74pfh5j85","properties":{"formattedCitation":"[4]","plainCitation":"[4]"},"citationItems":[{"id":292,"uris":["http://zotero.org/users/118749/items/7CQMVJDH"],"uri":["http://zotero.org/users/118749/items/7CQMVJDH"],"itemData":{"id":292,"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w:t>
      </w:r>
      <w:r>
        <w:t>,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p>
    <w:p w14:paraId="47B3A94D" w14:textId="77777777" w:rsidR="0039448C" w:rsidRDefault="0039448C" w:rsidP="0039448C">
      <w:r>
        <w:t>The primary goals of the Baseline Tailor are to:</w:t>
      </w:r>
    </w:p>
    <w:p w14:paraId="42043ED3" w14:textId="0A7E41BF" w:rsidR="0039448C" w:rsidRDefault="0039448C" w:rsidP="0039448C">
      <w:pPr>
        <w:pStyle w:val="ListParagraph"/>
        <w:numPr>
          <w:ilvl w:val="0"/>
          <w:numId w:val="9"/>
        </w:numPr>
      </w:pPr>
      <w:r>
        <w:t xml:space="preserve">Make it easy to create tailored baseline </w:t>
      </w:r>
      <w:r w:rsidR="006F0F77">
        <w:t xml:space="preserve">or overlay </w:t>
      </w:r>
      <w:r>
        <w:t>documentation.</w:t>
      </w:r>
    </w:p>
    <w:p w14:paraId="5A8514BB" w14:textId="7EEF1125" w:rsidR="0039448C" w:rsidRDefault="00B542F2" w:rsidP="0039448C">
      <w:pPr>
        <w:pStyle w:val="ListParagraph"/>
        <w:numPr>
          <w:ilvl w:val="0"/>
          <w:numId w:val="9"/>
        </w:numPr>
      </w:pPr>
      <w:r>
        <w:t>Enforce</w:t>
      </w:r>
      <w:r w:rsidR="0039448C">
        <w:t xml:space="preserve"> constraints on tailoring operations, helping to ensure that the result follows </w:t>
      </w:r>
      <w:r>
        <w:t xml:space="preserve">NIST </w:t>
      </w:r>
      <w:r w:rsidR="0039448C">
        <w:t>SP 800-53 guidelines.</w:t>
      </w:r>
    </w:p>
    <w:p w14:paraId="77364704" w14:textId="55E87F83" w:rsidR="0039448C" w:rsidRPr="00E94D9C" w:rsidRDefault="00B542F2" w:rsidP="00EF6067">
      <w:pPr>
        <w:pStyle w:val="ListParagraph"/>
        <w:numPr>
          <w:ilvl w:val="0"/>
          <w:numId w:val="9"/>
        </w:numPr>
      </w:pPr>
      <w:r>
        <w:t>Gen</w:t>
      </w:r>
      <w:r w:rsidR="0039448C">
        <w:t>erate XML valid with respect to a schema for tailored controls that can be used in conjunction with NIST SP 800-53 XML data</w:t>
      </w:r>
      <w:r>
        <w:t xml:space="preserve"> and</w:t>
      </w:r>
      <w:r w:rsidR="0039448C">
        <w:t xml:space="preserve"> other </w:t>
      </w:r>
      <w:r>
        <w:t>XML-encoded security content</w:t>
      </w:r>
      <w:r w:rsidR="0039448C">
        <w:t xml:space="preserve"> to achieve security automation.</w:t>
      </w:r>
    </w:p>
    <w:p w14:paraId="052338D2" w14:textId="4D19C430" w:rsidR="004D7CD3" w:rsidRDefault="004D7CD3" w:rsidP="004D7CD3">
      <w:r>
        <w:t xml:space="preserve">Baseline Tailor is a single-page web application </w:t>
      </w:r>
      <w:r>
        <w:fldChar w:fldCharType="begin"/>
      </w:r>
      <w:r w:rsidR="006F0F77">
        <w:instrText xml:space="preserve"> ADDIN ZOTERO_ITEM CSL_CITATION {"citationID":"13bfnsubd2","properties":{"formattedCitation":"[5]","plainCitation":"[5]"},"citationItems":[{"id":279,"uris":["http://zotero.org/users/118749/items/AX3FFQQ2"],"uri":["http://zotero.org/users/118749/items/AX3FFQQ2"],"itemData":{"id":279,"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Software Maintenance and Reengineering, 2007. CSMR '07. 11th European Conference on","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Single-page applications, also known as AJAX (Asynchronous JavaScript</w:t>
      </w:r>
      <w:r w:rsidR="00C85638">
        <w:t xml:space="preserve"> </w:t>
      </w:r>
      <w:r w:rsidR="00C85638">
        <w:fldChar w:fldCharType="begin"/>
      </w:r>
      <w:r w:rsidR="006F0F77">
        <w:instrText xml:space="preserve"> ADDIN ZOTERO_ITEM CSL_CITATION {"citationID":"20fj9h15ur","properties":{"formattedCitation":"[6]","plainCitation":"[6]"},"citationItems":[{"id":295,"uris":["http://zotero.org/users/118749/items/A4FJGWMU"],"uri":["http://zotero.org/users/118749/items/A4FJGWMU"],"itemData":{"id":295,"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6F0F77">
        <w:instrText xml:space="preserve"> ADDIN ZOTERO_ITEM CSL_CITATION {"citationID":"14rv97d20k","properties":{"formattedCitation":"[7]","plainCitation":"[7]"},"citationItems":[{"id":298,"uris":["http://zotero.org/users/118749/items/9569628Q"],"uri":["http://zotero.org/users/118749/items/9569628Q"],"itemData":{"id":298,"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66832FF9" w:rsidR="00795F70" w:rsidRDefault="00BB6AC0" w:rsidP="004D7CD3">
      <w:r>
        <w:lastRenderedPageBreak/>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4E05A4">
        <w:t>4</w:t>
      </w:r>
      <w:r>
        <w:fldChar w:fldCharType="end"/>
      </w:r>
      <w:r>
        <w:t>) provides context-sensitive search of</w:t>
      </w:r>
      <w:r w:rsidR="00795F70">
        <w:t xml:space="preserve"> the NIST SP 800-53 database </w:t>
      </w:r>
      <w:r w:rsidR="00795F70">
        <w:fldChar w:fldCharType="begin"/>
      </w:r>
      <w:r w:rsidR="006F0F77">
        <w:instrText xml:space="preserve"> ADDIN ZOTERO_ITEM CSL_CITATION {"citationID":"2mcb57675d","properties":{"formattedCitation":"[8]","plainCitation":"[8]"},"citationItems":[{"id":301,"uris":["http://zotero.org/users/118749/items/KQA9ERND"],"uri":["http://zotero.org/users/118749/items/KQA9ERND"],"itemData":{"id":301,"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security catalog </w:t>
      </w:r>
      <w:r>
        <w:t>from</w:t>
      </w:r>
      <w:r w:rsidR="00795F70">
        <w:t xml:space="preserve"> the NIST SP 800-53 Revision 4 document. </w:t>
      </w:r>
      <w:r w:rsidR="002068F0">
        <w:t>The</w:t>
      </w:r>
      <w:r>
        <w:t xml:space="preserve"> search function enables the user to conveniently look up the definition and guidance</w:t>
      </w:r>
      <w:r w:rsidR="002068F0">
        <w:t xml:space="preserve"> for the currently selected security control, or for security controls referenced by the currently Framework Core selection.</w:t>
      </w:r>
    </w:p>
    <w:p w14:paraId="5AB91AD0" w14:textId="77777777"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 files.</w:t>
      </w:r>
      <w:r w:rsidR="00281EDF">
        <w:t xml:space="preserve"> </w:t>
      </w:r>
      <w:r w:rsidR="00E60878">
        <w:t xml:space="preserve">Instead, Baseline Tailor displays its output in a multiple-line, resizable text field. </w:t>
      </w:r>
      <w:r w:rsidR="00A20DAD">
        <w:t xml:space="preserve">The user can copy-paste this output into a third party XML </w:t>
      </w:r>
      <w:r w:rsidR="007158A3">
        <w:t xml:space="preserve">editing application. </w:t>
      </w:r>
      <w:r w:rsidR="005441DD">
        <w:t>Baseline Tailor’s inability to write or modify files may seem limiting to some users. But other users may see this “limitation” as an advantage in that it allows for easy installation – even on systems with stringent security policies.</w:t>
      </w:r>
    </w:p>
    <w:p w14:paraId="0A467CBA" w14:textId="77777777" w:rsidR="00212A92" w:rsidRDefault="00212A92" w:rsidP="00212A92">
      <w:pPr>
        <w:pStyle w:val="Heading1"/>
      </w:pPr>
      <w:r>
        <w:t>Disclaimers</w:t>
      </w:r>
    </w:p>
    <w:p w14:paraId="4D2B92E8" w14:textId="762B1F5B" w:rsidR="00212A92" w:rsidRDefault="00212A92" w:rsidP="00212A92">
      <w:r>
        <w:t xml:space="preserve">Any mention of commercial </w:t>
      </w:r>
      <w:r w:rsidR="00F1636F">
        <w:t xml:space="preserve">or other third party </w:t>
      </w:r>
      <w:r>
        <w:t xml:space="preserve">products in this </w:t>
      </w:r>
      <w:r w:rsidR="005E5B38">
        <w:t>guide</w:t>
      </w:r>
      <w:r>
        <w:t xml:space="preserv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1BAFB5FC" w14:textId="77777777" w:rsidR="00212A92" w:rsidRDefault="00F1636F" w:rsidP="00212A92">
      <w:r>
        <w:t>Baseline Tailor</w:t>
      </w:r>
      <w:r w:rsidR="00212A92">
        <w:t xml:space="preserve">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E54702" w14:textId="77777777" w:rsidR="00212A92" w:rsidRPr="00212A92" w:rsidRDefault="00F1636F" w:rsidP="00212A92">
      <w:r>
        <w:t>Baseline Tailor</w:t>
      </w:r>
      <w:r w:rsidR="00212A92">
        <w:t xml:space="preserve">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7CE1F5FC" w14:textId="77777777" w:rsidR="008C33D6" w:rsidRDefault="000A0837" w:rsidP="000A0837">
      <w:pPr>
        <w:pStyle w:val="Heading1"/>
      </w:pPr>
      <w:r>
        <w:t>Getting Started</w:t>
      </w:r>
    </w:p>
    <w:p w14:paraId="03A6B1B9" w14:textId="62A3E3FC" w:rsidR="00BC251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6F0F77">
        <w:instrText xml:space="preserve"> ADDIN ZOTERO_ITEM CSL_CITATION {"citationID":"2pnkqu2sof","properties":{"formattedCitation":"[9]","plainCitation":"[9]"},"citationItems":[{"id":300,"uris":["http://zotero.org/users/118749/items/QRANHMUC"],"uri":["http://zotero.org/users/118749/items/QRANHMUC"],"itemData":{"id":30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this requirement. Although not required, software for editing XML documents is desirable. </w:t>
      </w:r>
      <w:r w:rsidR="00397EDC">
        <w:t>Although a user can</w:t>
      </w:r>
      <w:r>
        <w:t xml:space="preserve"> copy-paste Baseline Tailor’s o</w:t>
      </w:r>
      <w:r w:rsidR="00601D91">
        <w:t>utput into a plain text editor for further modification, XML editing software is easier to use, supports validation against a schema, and may als</w:t>
      </w:r>
      <w:r w:rsidR="005A3729">
        <w:t>o include ot</w:t>
      </w:r>
      <w:r w:rsidR="006A5747">
        <w:t>her useful XML-specific functionalities</w:t>
      </w:r>
      <w:r w:rsidR="005A3729">
        <w:t>.</w:t>
      </w:r>
    </w:p>
    <w:p w14:paraId="7D76865F" w14:textId="48FFBD74" w:rsidR="004E68C3"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NIST SP 800-53 Revision 4, </w:t>
      </w:r>
      <w:r w:rsidR="00C5532A" w:rsidRPr="00C5532A">
        <w:rPr>
          <w:i/>
        </w:rPr>
        <w:t>Security and Privacy Controls for Federal Information Systems and Organizations</w:t>
      </w:r>
      <w:r w:rsidR="008D2001">
        <w:rPr>
          <w:i/>
        </w:rPr>
        <w:t xml:space="preserve"> </w:t>
      </w:r>
      <w:r w:rsidR="008D2001">
        <w:rPr>
          <w:i/>
        </w:rPr>
        <w:fldChar w:fldCharType="begin"/>
      </w:r>
      <w:r w:rsidR="008D2001">
        <w:rPr>
          <w:i/>
        </w:rPr>
        <w:instrText xml:space="preserve"> ADDIN ZOTERO_ITEM CSL_CITATION {"citationID":"1p6buo384g","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Pr>
          <w:i/>
        </w:rPr>
        <w:fldChar w:fldCharType="separate"/>
      </w:r>
      <w:r w:rsidR="008D2001" w:rsidRPr="008D2001">
        <w:t>[2]</w:t>
      </w:r>
      <w:r w:rsidR="008D2001">
        <w:rPr>
          <w:i/>
        </w:rPr>
        <w:fldChar w:fldCharType="end"/>
      </w:r>
      <w:r w:rsidR="00C5532A" w:rsidRPr="004E68C3">
        <w:t xml:space="preserve">. </w:t>
      </w:r>
      <w:r>
        <w:t>NIST SP 800-53</w:t>
      </w:r>
      <w:r w:rsidR="00C5532A">
        <w:t xml:space="preserve"> and other information security standards, guidelines, and resources are available </w:t>
      </w:r>
      <w:r>
        <w:t>free of charge</w:t>
      </w:r>
      <w:r w:rsidR="00C5532A">
        <w:t xml:space="preserve"> from NIST’s Computer Security Resource Center (</w:t>
      </w:r>
      <w:hyperlink r:id="rId8" w:history="1">
        <w:r w:rsidR="00C5532A" w:rsidRPr="000F02FD">
          <w:rPr>
            <w:rStyle w:val="Hyperlink"/>
          </w:rPr>
          <w:t>http://csrc.nist.gov</w:t>
        </w:r>
      </w:hyperlink>
      <w:r w:rsidR="00C5532A">
        <w:t>).</w:t>
      </w:r>
      <w:r w:rsidR="008D2001">
        <w:t xml:space="preserve"> </w:t>
      </w:r>
    </w:p>
    <w:p w14:paraId="2CFCAC59" w14:textId="7BF81955" w:rsidR="00C5532A" w:rsidRDefault="008D2001" w:rsidP="00C5532A">
      <w:r>
        <w:lastRenderedPageBreak/>
        <w:t>Baseline Tailor users may also wish to</w:t>
      </w:r>
      <w:r w:rsidR="004E68C3">
        <w:t xml:space="preserve"> read</w:t>
      </w:r>
      <w:r>
        <w:t xml:space="preserve"> the </w:t>
      </w:r>
      <w:r w:rsidRPr="008D2001">
        <w:rPr>
          <w:i/>
        </w:rPr>
        <w:t>Framework for Improving Critical Infrastructure Cybersecurity</w:t>
      </w:r>
      <w:r>
        <w:t xml:space="preserve"> </w:t>
      </w:r>
      <w:r>
        <w:fldChar w:fldCharType="begin"/>
      </w:r>
      <w:r>
        <w:instrText xml:space="preserve"> ADDIN ZOTERO_ITEM CSL_CITATION {"citationID":"15ek0n7i2m","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 also available from the Computer Security Resource Center, for guidance on using the Framework Core in conjunction with NIST SP 800-53.</w:t>
      </w:r>
    </w:p>
    <w:p w14:paraId="746C9743" w14:textId="699DB5BC" w:rsidR="00B218FE" w:rsidRDefault="00C5532A" w:rsidP="0054108D">
      <w:r>
        <w:t>Base</w:t>
      </w:r>
      <w:r w:rsidR="00B218FE">
        <w:t xml:space="preserve">line Tailor is distributed as a zip file, downloadable from </w:t>
      </w:r>
      <w:r w:rsidR="00C27BA9">
        <w:rPr>
          <w:highlight w:val="yellow"/>
        </w:rPr>
        <w:t>[U</w:t>
      </w:r>
      <w:r w:rsidR="00C27BA9" w:rsidRPr="00C27BA9">
        <w:rPr>
          <w:highlight w:val="yellow"/>
        </w:rPr>
        <w:t>RL her</w:t>
      </w:r>
      <w:r w:rsidR="00C27BA9">
        <w:rPr>
          <w:highlight w:val="yellow"/>
        </w:rPr>
        <w:t>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77777777" w:rsidR="002068F0" w:rsidRPr="0054108D"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a user can instead refer to the security control catalog in Appendix F of the NIST SP 800-53 document.</w:t>
      </w:r>
    </w:p>
    <w:p w14:paraId="62EA6FC2" w14:textId="77777777" w:rsidR="008C33D6" w:rsidRDefault="008C33D6" w:rsidP="000A0837">
      <w:pPr>
        <w:pStyle w:val="Heading1"/>
      </w:pPr>
      <w:bookmarkStart w:id="0" w:name="_Ref427842523"/>
      <w:r>
        <w:t>User Interface</w:t>
      </w:r>
      <w:bookmarkEnd w:id="0"/>
    </w:p>
    <w:p w14:paraId="56CE448F" w14:textId="77777777" w:rsidR="008C33D6" w:rsidRDefault="008D2001" w:rsidP="008C33D6">
      <w:r>
        <w:t>The Baseline Tailor user interface has three tabs:</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C3304D2" w14:textId="77777777" w:rsidR="008D2001" w:rsidRDefault="008D2001" w:rsidP="008D2001">
      <w:pPr>
        <w:pStyle w:val="ListParagraph"/>
        <w:numPr>
          <w:ilvl w:val="0"/>
          <w:numId w:val="5"/>
        </w:numPr>
      </w:pPr>
      <w:r>
        <w:t xml:space="preserve">A Cyber Framework Browser tab for navigating </w:t>
      </w:r>
      <w:r w:rsidR="003C222D">
        <w:t>the Framework Core</w:t>
      </w:r>
      <w:r w:rsidR="00BC2E80">
        <w:t>.</w:t>
      </w:r>
    </w:p>
    <w:p w14:paraId="0C4CAE61" w14:textId="77777777" w:rsidR="00BC2E80" w:rsidRDefault="00BC2E80" w:rsidP="008D2001">
      <w:pPr>
        <w:pStyle w:val="ListParagraph"/>
        <w:numPr>
          <w:ilvl w:val="0"/>
          <w:numId w:val="5"/>
        </w:numPr>
      </w:pPr>
      <w:r>
        <w:t>A Cross References tab shows all references from the Framework Core to the control currently selected in the Security Control Editor tab.</w:t>
      </w:r>
    </w:p>
    <w:p w14:paraId="74CA7AA7" w14:textId="77777777" w:rsidR="00B14FE8" w:rsidRDefault="00BC2E80" w:rsidP="00BC2E80">
      <w:r>
        <w:t>A user may switch from one tab to another at any given time by clicking on the desired tab.</w:t>
      </w:r>
    </w:p>
    <w:p w14:paraId="102BA508" w14:textId="6251D78B" w:rsidR="00D56BD1" w:rsidRPr="008C33D6" w:rsidRDefault="00D56BD1" w:rsidP="00BC2E80">
      <w:r>
        <w:t>The following subsections describe each</w:t>
      </w:r>
      <w:r w:rsidR="00100664">
        <w:t xml:space="preserve"> of these tabs in detail, using as an example </w:t>
      </w:r>
      <w:r w:rsidR="009F7F8A">
        <w:t xml:space="preserve">the tailoring of </w:t>
      </w:r>
      <w:r w:rsidR="00100664">
        <w:t xml:space="preserve">security control IA-3 </w:t>
      </w:r>
      <w:r w:rsidR="00100664">
        <w:t xml:space="preserve">(Device Identification and Authentication) from the Identification and Authentication </w:t>
      </w:r>
      <w:r w:rsidR="00125665">
        <w:t xml:space="preserve">control </w:t>
      </w:r>
      <w:r w:rsidR="00100664">
        <w:t>family</w:t>
      </w:r>
      <w:r w:rsidR="00125665">
        <w:t xml:space="preserve">. </w:t>
      </w:r>
      <w:r w:rsidR="00C27BA9">
        <w:t xml:space="preserve">IA-3 pertains to identifying and authenticating devices prior to connecting to them. </w:t>
      </w:r>
      <w:r w:rsidR="00125665">
        <w:t>In the example, IA-3 is tailored</w:t>
      </w:r>
      <w:r w:rsidR="00100664">
        <w:t xml:space="preserve"> </w:t>
      </w:r>
      <w:r w:rsidR="00BA1D45">
        <w:t xml:space="preserve">for Industrial Control Systems </w:t>
      </w:r>
      <w:r w:rsidR="00C76B6E">
        <w:t>as specified in the NIST SP 800-82</w:t>
      </w:r>
      <w:r w:rsidR="00BA1D45">
        <w:t xml:space="preserve"> overlay</w:t>
      </w:r>
      <w:r w:rsidR="00C76B6E">
        <w:t>.</w:t>
      </w:r>
    </w:p>
    <w:p w14:paraId="16D05A72" w14:textId="77777777" w:rsidR="00714BA1" w:rsidRDefault="00714BA1" w:rsidP="000A0837">
      <w:pPr>
        <w:pStyle w:val="Heading2"/>
      </w:pPr>
      <w:bookmarkStart w:id="1" w:name="_Ref428958089"/>
      <w:r w:rsidRPr="000A0837">
        <w:t>Security Control Editor</w:t>
      </w:r>
      <w:bookmarkEnd w:id="1"/>
    </w:p>
    <w:p w14:paraId="185B0520" w14:textId="77777777" w:rsidR="0039448C" w:rsidRDefault="0039448C" w:rsidP="0039448C">
      <w:pPr>
        <w:spacing w:after="0" w:line="240" w:lineRule="auto"/>
        <w:rPr>
          <w:rFonts w:eastAsia="Times New Roman"/>
        </w:rPr>
      </w:pPr>
      <w:r>
        <w:t>The Security Control Editor tab</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5A8F7F21" w14:textId="616D662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23D8E5CA" w:rsidR="0039448C" w:rsidRPr="0039448C" w:rsidRDefault="005A42BB" w:rsidP="0039448C">
      <w:r>
        <w:fldChar w:fldCharType="begin"/>
      </w:r>
      <w:r>
        <w:instrText xml:space="preserve"> REF _Ref427937499 \h </w:instrText>
      </w:r>
      <w:r>
        <w:fldChar w:fldCharType="separate"/>
      </w:r>
      <w:r w:rsidR="004E05A4" w:rsidRPr="00E94D9C">
        <w:t xml:space="preserve">Figure </w:t>
      </w:r>
      <w:r w:rsidR="004E05A4">
        <w:rPr>
          <w:noProof/>
        </w:rPr>
        <w:t>1</w:t>
      </w:r>
      <w:r>
        <w:fldChar w:fldCharType="end"/>
      </w:r>
      <w:r>
        <w:t xml:space="preserve"> shows the upper portion of the Security Control Editor tab </w:t>
      </w:r>
      <w:r w:rsidR="00100664">
        <w:t xml:space="preserve">after the user has selected security control IA-3, but </w:t>
      </w:r>
      <w:r>
        <w:t xml:space="preserve">before any tailoring has been initiated. The two drop-down lists in the upper right hand corner are for choosing an individual control from a control family. The checkboxes and buttons to the left are for restricting the choices in the control </w:t>
      </w:r>
      <w:r w:rsidR="00C32CFD">
        <w:t>drop-</w:t>
      </w:r>
      <w:r>
        <w:t xml:space="preserve">down </w:t>
      </w:r>
      <w:r w:rsidR="00C32CFD">
        <w:t xml:space="preserve">list </w:t>
      </w:r>
      <w:r>
        <w:lastRenderedPageBreak/>
        <w:t>based on the NIST SP 800-53 baseline impact and/or priority.</w:t>
      </w:r>
      <w:r w:rsidR="00C32CFD">
        <w:t xml:space="preserve"> By default, the control drop-down list contains all controls assigned to a NIST SP 800-53 baseline.</w:t>
      </w:r>
    </w:p>
    <w:p w14:paraId="462EA6AB" w14:textId="77777777" w:rsidR="007913B7" w:rsidRDefault="007913B7" w:rsidP="00E94D9C">
      <w:r>
        <w:rPr>
          <w:noProof/>
        </w:rPr>
        <w:drawing>
          <wp:inline distT="0" distB="0" distL="0" distR="0" wp14:anchorId="37549A34" wp14:editId="43AC8054">
            <wp:extent cx="5028571" cy="202803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9">
                      <a:extLst>
                        <a:ext uri="{28A0092B-C50C-407E-A947-70E740481C1C}">
                          <a14:useLocalDpi xmlns:a14="http://schemas.microsoft.com/office/drawing/2010/main" val="0"/>
                        </a:ext>
                      </a:extLst>
                    </a:blip>
                    <a:stretch>
                      <a:fillRect/>
                    </a:stretch>
                  </pic:blipFill>
                  <pic:spPr>
                    <a:xfrm>
                      <a:off x="0" y="0"/>
                      <a:ext cx="5028571" cy="2028035"/>
                    </a:xfrm>
                    <a:prstGeom prst="rect">
                      <a:avLst/>
                    </a:prstGeom>
                  </pic:spPr>
                </pic:pic>
              </a:graphicData>
            </a:graphic>
          </wp:inline>
        </w:drawing>
      </w:r>
    </w:p>
    <w:p w14:paraId="06BCC438" w14:textId="77777777" w:rsidR="007913B7" w:rsidRDefault="007913B7" w:rsidP="00E94D9C">
      <w:pPr>
        <w:pStyle w:val="Caption"/>
      </w:pPr>
      <w:bookmarkStart w:id="2" w:name="_Ref427937499"/>
      <w:r w:rsidRPr="00E94D9C">
        <w:t xml:space="preserve">Figure </w:t>
      </w:r>
      <w:r w:rsidR="0060765D">
        <w:fldChar w:fldCharType="begin"/>
      </w:r>
      <w:r w:rsidR="0060765D">
        <w:instrText xml:space="preserve"> SEQ Figure \* ARABIC </w:instrText>
      </w:r>
      <w:r w:rsidR="0060765D">
        <w:fldChar w:fldCharType="separate"/>
      </w:r>
      <w:r w:rsidR="004E05A4">
        <w:rPr>
          <w:noProof/>
        </w:rPr>
        <w:t>1</w:t>
      </w:r>
      <w:r w:rsidR="0060765D">
        <w:rPr>
          <w:noProof/>
        </w:rPr>
        <w:fldChar w:fldCharType="end"/>
      </w:r>
      <w:bookmarkEnd w:id="2"/>
      <w:r w:rsidRPr="00E94D9C">
        <w:t>. Security control IA-3.</w:t>
      </w:r>
    </w:p>
    <w:p w14:paraId="45032C13" w14:textId="09791A91" w:rsidR="0009297D" w:rsidRDefault="00F022AC" w:rsidP="00DD3E68">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button that the user can click to look up the control in the </w:t>
      </w:r>
      <w:r w:rsidR="001451F3">
        <w:t>NIST SP 800-53 d</w:t>
      </w:r>
      <w:r w:rsidRPr="00F022AC">
        <w:t xml:space="preserve">atabase. The third column has </w:t>
      </w:r>
      <w:r w:rsidR="00432351">
        <w:t>drop-down</w:t>
      </w:r>
      <w:r w:rsidRPr="00F022AC">
        <w:t xml:space="preserve"> lists for tailoring the baseline impact levels. A </w:t>
      </w:r>
      <w:r w:rsidR="00432351">
        <w:t>drop-down</w:t>
      </w:r>
      <w:r w:rsidRPr="00F022AC">
        <w:t xml:space="preserve"> value of LOW indicates the control or enhancement is included in all baselines. MODERATE indicates moderate and high baselines only. HIGH</w:t>
      </w:r>
      <w:r w:rsidR="00432351">
        <w:t xml:space="preserve"> indicates high baseline only</w:t>
      </w:r>
      <w:r w:rsidRPr="00F022AC">
        <w:t>. N/A indicates the control or enhancement is excluded from all baselines. The values shown in</w:t>
      </w:r>
      <w:r w:rsidR="0009297D">
        <w:t xml:space="preserve"> </w:t>
      </w:r>
      <w:r w:rsidR="0009297D">
        <w:fldChar w:fldCharType="begin"/>
      </w:r>
      <w:r w:rsidR="0009297D">
        <w:instrText xml:space="preserve"> REF _Ref427937499 \h </w:instrText>
      </w:r>
      <w:r w:rsidR="0009297D">
        <w:fldChar w:fldCharType="separate"/>
      </w:r>
      <w:r w:rsidR="004E05A4" w:rsidRPr="00E94D9C">
        <w:t xml:space="preserve">Figure </w:t>
      </w:r>
      <w:r w:rsidR="004E05A4">
        <w:rPr>
          <w:noProof/>
        </w:rPr>
        <w:t>1</w:t>
      </w:r>
      <w:r w:rsidR="0009297D">
        <w:fldChar w:fldCharType="end"/>
      </w:r>
      <w:r w:rsidR="0009297D">
        <w:t xml:space="preserve"> </w:t>
      </w:r>
      <w:r w:rsidRPr="00F022AC">
        <w:t xml:space="preserve">are the defaults from the NIST SP 800-53 catalog, which includes IA-3 in the moderate and high baselines but not the low baseline, and excludes IA-3's enhancements from all three default baselines. </w:t>
      </w:r>
      <w:r w:rsidR="009A7976">
        <w:t xml:space="preserve">IA-3 is not in the LOW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rsidR="0009297D">
        <w:t xml:space="preserve"> for the control.</w:t>
      </w:r>
    </w:p>
    <w:p w14:paraId="1DEF4FF5" w14:textId="77777777" w:rsidR="0009297D" w:rsidRDefault="00F022AC" w:rsidP="00DD3E68">
      <w:r w:rsidRPr="00F022AC">
        <w:t xml:space="preserve">The </w:t>
      </w:r>
      <w:r w:rsidR="00432351">
        <w:t>drop-down</w:t>
      </w:r>
      <w:r w:rsidRPr="00F022AC">
        <w:t xml:space="preserve"> list for each enhancement allows the user to either</w:t>
      </w:r>
    </w:p>
    <w:p w14:paraId="54121441" w14:textId="611486D6" w:rsidR="0009297D" w:rsidRDefault="0009297D" w:rsidP="0009297D">
      <w:pPr>
        <w:pStyle w:val="ListParagraph"/>
        <w:numPr>
          <w:ilvl w:val="0"/>
          <w:numId w:val="11"/>
        </w:numPr>
      </w:pPr>
      <w:r>
        <w:t>P</w:t>
      </w:r>
      <w:r w:rsidR="00F022AC" w:rsidRPr="00F022AC">
        <w:t xml:space="preserve">rovide no additional supplemental guidance, </w:t>
      </w:r>
    </w:p>
    <w:p w14:paraId="0044D097" w14:textId="77777777" w:rsidR="0009297D" w:rsidRDefault="0009297D" w:rsidP="0009297D">
      <w:pPr>
        <w:pStyle w:val="ListParagraph"/>
        <w:numPr>
          <w:ilvl w:val="0"/>
          <w:numId w:val="11"/>
        </w:numPr>
      </w:pPr>
      <w:r>
        <w:t>P</w:t>
      </w:r>
      <w:r w:rsidR="00F022AC" w:rsidRPr="00F022AC">
        <w:t>rovide additiona</w:t>
      </w:r>
      <w:r>
        <w:t>l supplemental guidance, or</w:t>
      </w:r>
    </w:p>
    <w:p w14:paraId="074432CE" w14:textId="5E2CB7B6" w:rsidR="0009297D" w:rsidRDefault="0009297D" w:rsidP="0009297D">
      <w:pPr>
        <w:pStyle w:val="ListParagraph"/>
        <w:numPr>
          <w:ilvl w:val="0"/>
          <w:numId w:val="11"/>
        </w:numPr>
      </w:pPr>
      <w:r>
        <w:t>C</w:t>
      </w:r>
      <w:r w:rsidR="00F022AC" w:rsidRPr="00F022AC">
        <w:t>ross-reference supplemental guidance already added for another enhance</w:t>
      </w:r>
      <w:r>
        <w:t>ment.</w:t>
      </w:r>
    </w:p>
    <w:p w14:paraId="74777C7C" w14:textId="274E752A" w:rsidR="00DD3E68" w:rsidRDefault="0009297D" w:rsidP="00DD3E68">
      <w:r w:rsidRPr="00F022AC">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Removed” indicates the control or enhancement has been tailored out. No entry indicates that the control or enhancement is not in the NIST SP 800-53 baseline and has not been tailored in.</w:t>
      </w:r>
    </w:p>
    <w:p w14:paraId="68958357" w14:textId="25989E24"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4E05A4">
        <w:t xml:space="preserve">Figure </w:t>
      </w:r>
      <w:r w:rsidR="004E05A4">
        <w:rPr>
          <w:noProof/>
        </w:rPr>
        <w:t>2</w:t>
      </w:r>
      <w:r>
        <w:fldChar w:fldCharType="end"/>
      </w:r>
      <w:r w:rsidRPr="00D20699">
        <w:t xml:space="preserve"> shows the result when attempting to add </w:t>
      </w:r>
      <w:r>
        <w:t xml:space="preserve">enhancement </w:t>
      </w:r>
      <w:r w:rsidRPr="00D20699">
        <w:lastRenderedPageBreak/>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D64069">
        <w:t xml:space="preserve">Figure </w:t>
      </w:r>
      <w:r w:rsidR="00D64069">
        <w:rPr>
          <w:noProof/>
        </w:rPr>
        <w:t>3</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1E34DE">
        <w:t xml:space="preserve">Figure </w:t>
      </w:r>
      <w:r w:rsidR="001E34DE">
        <w:rPr>
          <w:noProof/>
        </w:rPr>
        <w:t>4</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33E64764">
            <wp:extent cx="5028571" cy="1075906"/>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0">
                      <a:extLst>
                        <a:ext uri="{28A0092B-C50C-407E-A947-70E740481C1C}">
                          <a14:useLocalDpi xmlns:a14="http://schemas.microsoft.com/office/drawing/2010/main" val="0"/>
                        </a:ext>
                      </a:extLst>
                    </a:blip>
                    <a:stretch>
                      <a:fillRect/>
                    </a:stretch>
                  </pic:blipFill>
                  <pic:spPr>
                    <a:xfrm>
                      <a:off x="0" y="0"/>
                      <a:ext cx="5028571" cy="1075906"/>
                    </a:xfrm>
                    <a:prstGeom prst="rect">
                      <a:avLst/>
                    </a:prstGeom>
                  </pic:spPr>
                </pic:pic>
              </a:graphicData>
            </a:graphic>
          </wp:inline>
        </w:drawing>
      </w:r>
    </w:p>
    <w:p w14:paraId="7407BB53" w14:textId="223A744E" w:rsidR="0044066D" w:rsidRDefault="00BB2A2F" w:rsidP="00D20699">
      <w:pPr>
        <w:pStyle w:val="Caption"/>
      </w:pPr>
      <w:bookmarkStart w:id="3" w:name="_Ref428890083"/>
      <w:r>
        <w:t xml:space="preserve">Figure </w:t>
      </w:r>
      <w:r w:rsidR="0060765D">
        <w:fldChar w:fldCharType="begin"/>
      </w:r>
      <w:r w:rsidR="0060765D">
        <w:instrText xml:space="preserve"> SEQ Figure \* ARABIC </w:instrText>
      </w:r>
      <w:r w:rsidR="0060765D">
        <w:fldChar w:fldCharType="separate"/>
      </w:r>
      <w:r w:rsidR="004E05A4">
        <w:rPr>
          <w:noProof/>
        </w:rPr>
        <w:t>2</w:t>
      </w:r>
      <w:r w:rsidR="0060765D">
        <w:rPr>
          <w:noProof/>
        </w:rPr>
        <w:fldChar w:fldCharType="end"/>
      </w:r>
      <w:bookmarkEnd w:id="3"/>
      <w:r>
        <w:t xml:space="preserve">. </w:t>
      </w:r>
      <w:r w:rsidRPr="00852775">
        <w:t>Violation of baseline impact constraint.</w:t>
      </w:r>
    </w:p>
    <w:p w14:paraId="1D266331" w14:textId="77777777" w:rsidR="00CC2C79" w:rsidRDefault="00CC2C79" w:rsidP="00CC2C79">
      <w:r>
        <w:rPr>
          <w:noProof/>
        </w:rPr>
        <w:drawing>
          <wp:inline distT="0" distB="0" distL="0" distR="0" wp14:anchorId="0480D558" wp14:editId="5D854F88">
            <wp:extent cx="5028571" cy="1409523"/>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11">
                      <a:extLst>
                        <a:ext uri="{28A0092B-C50C-407E-A947-70E740481C1C}">
                          <a14:useLocalDpi xmlns:a14="http://schemas.microsoft.com/office/drawing/2010/main" val="0"/>
                        </a:ext>
                      </a:extLst>
                    </a:blip>
                    <a:stretch>
                      <a:fillRect/>
                    </a:stretch>
                  </pic:blipFill>
                  <pic:spPr>
                    <a:xfrm>
                      <a:off x="0" y="0"/>
                      <a:ext cx="5028571" cy="1409523"/>
                    </a:xfrm>
                    <a:prstGeom prst="rect">
                      <a:avLst/>
                    </a:prstGeom>
                  </pic:spPr>
                </pic:pic>
              </a:graphicData>
            </a:graphic>
          </wp:inline>
        </w:drawing>
      </w:r>
    </w:p>
    <w:p w14:paraId="582EF97F" w14:textId="5E4907F2" w:rsidR="00CC2C79" w:rsidRPr="00CC2C79" w:rsidRDefault="00CC2C79" w:rsidP="00CC2C79">
      <w:pPr>
        <w:pStyle w:val="Caption"/>
      </w:pPr>
      <w:bookmarkStart w:id="4" w:name="_Ref428953381"/>
      <w:r>
        <w:t xml:space="preserve">Figure </w:t>
      </w:r>
      <w:r>
        <w:fldChar w:fldCharType="begin"/>
      </w:r>
      <w:r>
        <w:instrText xml:space="preserve"> SEQ Figure \* ARABIC </w:instrText>
      </w:r>
      <w:r>
        <w:fldChar w:fldCharType="separate"/>
      </w:r>
      <w:r w:rsidR="004E05A4">
        <w:rPr>
          <w:noProof/>
        </w:rPr>
        <w:t>3</w:t>
      </w:r>
      <w:r>
        <w:rPr>
          <w:noProof/>
        </w:rPr>
        <w:fldChar w:fldCharType="end"/>
      </w:r>
      <w:bookmarkEnd w:id="4"/>
      <w:r>
        <w:t>. Violation of cross-reference constraint.</w:t>
      </w:r>
    </w:p>
    <w:p w14:paraId="67AA58E9" w14:textId="77777777" w:rsidR="001F0979" w:rsidRDefault="001F0979" w:rsidP="00E94D9C">
      <w:r>
        <w:rPr>
          <w:noProof/>
        </w:rPr>
        <w:drawing>
          <wp:inline distT="0" distB="0" distL="0" distR="0" wp14:anchorId="244D98A1" wp14:editId="4FE50F09">
            <wp:extent cx="5028571" cy="1209204"/>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12">
                      <a:extLst>
                        <a:ext uri="{28A0092B-C50C-407E-A947-70E740481C1C}">
                          <a14:useLocalDpi xmlns:a14="http://schemas.microsoft.com/office/drawing/2010/main" val="0"/>
                        </a:ext>
                      </a:extLst>
                    </a:blip>
                    <a:stretch>
                      <a:fillRect/>
                    </a:stretch>
                  </pic:blipFill>
                  <pic:spPr>
                    <a:xfrm>
                      <a:off x="0" y="0"/>
                      <a:ext cx="5028571" cy="1209204"/>
                    </a:xfrm>
                    <a:prstGeom prst="rect">
                      <a:avLst/>
                    </a:prstGeom>
                  </pic:spPr>
                </pic:pic>
              </a:graphicData>
            </a:graphic>
          </wp:inline>
        </w:drawing>
      </w:r>
    </w:p>
    <w:p w14:paraId="0D21C2EE" w14:textId="77777777" w:rsidR="001F0979" w:rsidRDefault="001F0979" w:rsidP="00E94D9C">
      <w:pPr>
        <w:pStyle w:val="Caption"/>
      </w:pPr>
      <w:bookmarkStart w:id="5" w:name="_Ref428890189"/>
      <w:r>
        <w:t xml:space="preserve">Figure </w:t>
      </w:r>
      <w:r w:rsidR="0060765D">
        <w:fldChar w:fldCharType="begin"/>
      </w:r>
      <w:r w:rsidR="0060765D">
        <w:instrText xml:space="preserve"> SEQ Figure \* ARABIC </w:instrText>
      </w:r>
      <w:r w:rsidR="0060765D">
        <w:fldChar w:fldCharType="separate"/>
      </w:r>
      <w:r w:rsidR="004E05A4">
        <w:rPr>
          <w:noProof/>
        </w:rPr>
        <w:t>4</w:t>
      </w:r>
      <w:r w:rsidR="0060765D">
        <w:rPr>
          <w:noProof/>
        </w:rPr>
        <w:fldChar w:fldCharType="end"/>
      </w:r>
      <w:bookmarkEnd w:id="5"/>
      <w:r>
        <w:t>. Violation of baseline constraint.</w:t>
      </w:r>
    </w:p>
    <w:p w14:paraId="28BCDF11" w14:textId="2572D6F3"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may need to connect directly to devices belonging to and authorized by third parties outside the organization, and these external devices need to be identified and authenticated, the user adds IA-3 </w:t>
      </w:r>
      <w:r w:rsidR="008C0CAF">
        <w:t xml:space="preserve">to the LOW baseline. Additionally, the user adds control enhancements IA-3(1) and IA-3(4) to the MODERATE and HIGH baselines in order to strengthen identification and authentication of external devices connected to by moderate and high-impact Industrial Control Systems. Finally, </w:t>
      </w:r>
      <w:r w:rsidR="00BF2ABA">
        <w:t xml:space="preserve">the user chooses </w:t>
      </w:r>
      <w:r w:rsidR="00BF2ABA" w:rsidRPr="00F530DC">
        <w:t xml:space="preserve">YES from IA-3(1)' s ADDED SUPPLEMENTAL GUIDANCE </w:t>
      </w:r>
      <w:r w:rsidR="00BF2ABA">
        <w:t>drop-down</w:t>
      </w:r>
      <w:r w:rsidR="00BF2ABA" w:rsidRPr="00F530DC">
        <w:t xml:space="preserve"> list</w:t>
      </w:r>
      <w:r w:rsidR="00BF2ABA">
        <w:t xml:space="preserve"> and (1) from IA-3’s </w:t>
      </w:r>
      <w:r w:rsidR="00BF2ABA" w:rsidRPr="00F530DC">
        <w:t xml:space="preserve">ADDED </w:t>
      </w:r>
      <w:r w:rsidR="00BF2ABA" w:rsidRPr="00F530DC">
        <w:lastRenderedPageBreak/>
        <w:t xml:space="preserve">SUPPLEMENTAL GUIDANCE </w:t>
      </w:r>
      <w:r w:rsidR="00BF2ABA">
        <w:t>drop-down</w:t>
      </w:r>
      <w:r w:rsidR="00BF2ABA" w:rsidRPr="00F530DC">
        <w:t xml:space="preserve"> list</w:t>
      </w:r>
      <w:r w:rsidR="00BF2ABA">
        <w:t xml:space="preserve"> to add</w:t>
      </w:r>
      <w:r w:rsidR="009765F5">
        <w:t xml:space="preserve"> </w:t>
      </w:r>
      <w:r w:rsidR="009765F5">
        <w:t>additional supplemental</w:t>
      </w:r>
      <w:r w:rsidR="009765F5" w:rsidRPr="00F530DC">
        <w:t xml:space="preserve"> </w:t>
      </w:r>
      <w:r w:rsidR="009765F5">
        <w:t xml:space="preserve">guidance to IA-3(1) and </w:t>
      </w:r>
      <w:r w:rsidR="00BF2ABA">
        <w:t xml:space="preserve">have </w:t>
      </w:r>
      <w:r w:rsidR="009765F5">
        <w:t>IA-3(4)</w:t>
      </w:r>
      <w:r w:rsidR="00BF2ABA">
        <w:t xml:space="preserve"> cross-reference that guidance.</w:t>
      </w:r>
    </w:p>
    <w:p w14:paraId="133D6DAB" w14:textId="0113739F" w:rsidR="00FB10B2" w:rsidRPr="00FB10B2" w:rsidRDefault="00EF107A" w:rsidP="0022705C">
      <w:r>
        <w:t xml:space="preserve"> </w:t>
      </w:r>
      <w:r w:rsidR="00F530DC">
        <w:fldChar w:fldCharType="begin"/>
      </w:r>
      <w:r w:rsidR="00F530DC">
        <w:instrText xml:space="preserve"> REF _Ref428953840 \h </w:instrText>
      </w:r>
      <w:r w:rsidR="00F530DC">
        <w:fldChar w:fldCharType="separate"/>
      </w:r>
      <w:r w:rsidR="00F530DC">
        <w:t xml:space="preserve">Figure </w:t>
      </w:r>
      <w:r w:rsidR="00F530DC">
        <w:rPr>
          <w:noProof/>
        </w:rPr>
        <w:t>5</w:t>
      </w:r>
      <w:r w:rsidR="00F530DC">
        <w:fldChar w:fldCharType="end"/>
      </w:r>
      <w:r w:rsidR="00F530DC" w:rsidRPr="00F530DC">
        <w:t xml:space="preserve"> shows the result</w:t>
      </w:r>
      <w:r w:rsidR="0022705C">
        <w:t>.</w:t>
      </w:r>
      <w:r w:rsidR="00F530DC" w:rsidRPr="00F530DC">
        <w:t xml:space="preserve"> Changing IA-3's baseline impact from MODERATE to LOW </w:t>
      </w:r>
      <w:r w:rsidR="007F2121">
        <w:t>causes</w:t>
      </w:r>
      <w:r w:rsidR="00F530DC" w:rsidRPr="00F530DC">
        <w:t xml:space="preserve"> “Added” </w:t>
      </w:r>
      <w:r w:rsidR="007F2121">
        <w:t>to appear</w:t>
      </w:r>
      <w:r w:rsidR="00F530DC" w:rsidRPr="00F530DC">
        <w:t xml:space="preserve"> in the LOW column. Changing the baseline impact for control enhancements IA-3(1) and IA-3(4) from N/A to MODERATE </w:t>
      </w:r>
      <w:r w:rsidR="007F2121">
        <w:t>causes</w:t>
      </w:r>
      <w:r w:rsidR="00F530DC" w:rsidRPr="00F530DC">
        <w:t xml:space="preserve"> “Added” </w:t>
      </w:r>
      <w:r w:rsidR="007F2121">
        <w:t>to appear</w:t>
      </w:r>
      <w:r w:rsidR="00F530DC" w:rsidRPr="00F530DC">
        <w:t xml:space="preserve"> in the MODERATE and HIGH control baseline columns. </w:t>
      </w:r>
      <w:r w:rsidR="00BF2ABA">
        <w:t xml:space="preserve">The baseline changes generate </w:t>
      </w:r>
      <w:r w:rsidR="00BF2ABA" w:rsidRPr="00F530DC">
        <w:t>an editable text field</w:t>
      </w:r>
      <w:r w:rsidR="00BF2ABA" w:rsidRPr="00F530DC">
        <w:t xml:space="preserve"> </w:t>
      </w:r>
      <w:r w:rsidR="00BF2ABA">
        <w:t xml:space="preserve">for providing a rationale. </w:t>
      </w:r>
      <w:bookmarkStart w:id="6" w:name="_GoBack"/>
      <w:bookmarkEnd w:id="6"/>
      <w:r w:rsidR="00F530DC" w:rsidRPr="00F530DC">
        <w:t xml:space="preserve">Choosing YES from IA-3(1)' s ADDED SUPPLEMENTAL GUIDANCE </w:t>
      </w:r>
      <w:r w:rsidR="00F530DC">
        <w:t>drop-down</w:t>
      </w:r>
      <w:r w:rsidR="00F530DC" w:rsidRPr="00F530DC">
        <w:t xml:space="preserve"> list generates an editable text field for adding IA-3(1) supplemental guidance. Cross-referencing IA-3(1)'s added supplemental guidance from IA-(4) does not trigger an alert because IA-3(1)'s </w:t>
      </w:r>
      <w:r w:rsidR="00F530DC">
        <w:t>drop-down</w:t>
      </w:r>
      <w:r w:rsidR="00F530DC" w:rsidRPr="00F530DC">
        <w:t xml:space="preserve"> is set to YES. The non-editable text field on the lower left shows XML generated on the fly based on the </w:t>
      </w:r>
      <w:r w:rsidR="00F530DC">
        <w:t>drop-down</w:t>
      </w:r>
      <w:r w:rsidR="00F530DC" w:rsidRPr="00F530DC">
        <w:t xml:space="preserve"> and checkbox settings a</w:t>
      </w:r>
      <w:r w:rsidR="00F530DC">
        <w:t>nd editable text field contents</w:t>
      </w:r>
      <w:r w:rsidR="00FB10B2">
        <w:t>.</w:t>
      </w:r>
    </w:p>
    <w:p w14:paraId="36A4FDC2" w14:textId="77777777" w:rsidR="00861476" w:rsidRDefault="00861476" w:rsidP="00E94D9C">
      <w:r>
        <w:rPr>
          <w:noProof/>
        </w:rPr>
        <w:drawing>
          <wp:inline distT="0" distB="0" distL="0" distR="0" wp14:anchorId="4ECD47BD" wp14:editId="3445F27B">
            <wp:extent cx="5028571" cy="1971429"/>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13">
                      <a:extLst>
                        <a:ext uri="{28A0092B-C50C-407E-A947-70E740481C1C}">
                          <a14:useLocalDpi xmlns:a14="http://schemas.microsoft.com/office/drawing/2010/main" val="0"/>
                        </a:ext>
                      </a:extLst>
                    </a:blip>
                    <a:stretch>
                      <a:fillRect/>
                    </a:stretch>
                  </pic:blipFill>
                  <pic:spPr>
                    <a:xfrm>
                      <a:off x="0" y="0"/>
                      <a:ext cx="5028571" cy="1971429"/>
                    </a:xfrm>
                    <a:prstGeom prst="rect">
                      <a:avLst/>
                    </a:prstGeom>
                  </pic:spPr>
                </pic:pic>
              </a:graphicData>
            </a:graphic>
          </wp:inline>
        </w:drawing>
      </w:r>
    </w:p>
    <w:p w14:paraId="72A7BDA3" w14:textId="77777777" w:rsidR="00861476" w:rsidRDefault="00861476" w:rsidP="00E94D9C">
      <w:pPr>
        <w:pStyle w:val="Caption"/>
      </w:pPr>
      <w:bookmarkStart w:id="7" w:name="_Ref428953840"/>
      <w:r>
        <w:t xml:space="preserve">Figure </w:t>
      </w:r>
      <w:r w:rsidR="0060765D">
        <w:fldChar w:fldCharType="begin"/>
      </w:r>
      <w:r w:rsidR="0060765D">
        <w:instrText xml:space="preserve"> SEQ Figure \* ARABIC </w:instrText>
      </w:r>
      <w:r w:rsidR="0060765D">
        <w:fldChar w:fldCharType="separate"/>
      </w:r>
      <w:r w:rsidR="004E05A4">
        <w:rPr>
          <w:noProof/>
        </w:rPr>
        <w:t>5</w:t>
      </w:r>
      <w:r w:rsidR="0060765D">
        <w:rPr>
          <w:noProof/>
        </w:rPr>
        <w:fldChar w:fldCharType="end"/>
      </w:r>
      <w:bookmarkEnd w:id="7"/>
      <w:r>
        <w:t>. IA-3 tailored for an Industrial Control System.</w:t>
      </w:r>
    </w:p>
    <w:p w14:paraId="2822FEF7" w14:textId="77777777" w:rsidR="00861476" w:rsidRPr="00861476" w:rsidRDefault="00FB10B2" w:rsidP="00E94D9C">
      <w:r>
        <w:t>Paragraph.</w:t>
      </w:r>
    </w:p>
    <w:p w14:paraId="619C212C" w14:textId="77777777" w:rsidR="005754AC" w:rsidRDefault="00861476" w:rsidP="005754AC">
      <w:pPr>
        <w:keepNext/>
      </w:pPr>
      <w:r>
        <w:rPr>
          <w:noProof/>
        </w:rPr>
        <w:drawing>
          <wp:inline distT="0" distB="0" distL="0" distR="0" wp14:anchorId="7A7423D5" wp14:editId="548FA9B3">
            <wp:extent cx="5028571" cy="1418671"/>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ditor-IA-3-tailored-ICS.png"/>
                    <pic:cNvPicPr/>
                  </pic:nvPicPr>
                  <pic:blipFill>
                    <a:blip r:embed="rId14">
                      <a:extLst>
                        <a:ext uri="{28A0092B-C50C-407E-A947-70E740481C1C}">
                          <a14:useLocalDpi xmlns:a14="http://schemas.microsoft.com/office/drawing/2010/main" val="0"/>
                        </a:ext>
                      </a:extLst>
                    </a:blip>
                    <a:stretch>
                      <a:fillRect/>
                    </a:stretch>
                  </pic:blipFill>
                  <pic:spPr>
                    <a:xfrm>
                      <a:off x="0" y="0"/>
                      <a:ext cx="5028571" cy="1418671"/>
                    </a:xfrm>
                    <a:prstGeom prst="rect">
                      <a:avLst/>
                    </a:prstGeom>
                  </pic:spPr>
                </pic:pic>
              </a:graphicData>
            </a:graphic>
          </wp:inline>
        </w:drawing>
      </w:r>
    </w:p>
    <w:p w14:paraId="3DB16DDA" w14:textId="77777777" w:rsidR="00FB10B2" w:rsidRDefault="005754AC" w:rsidP="007B0E77">
      <w:pPr>
        <w:pStyle w:val="Caption"/>
      </w:pPr>
      <w:r>
        <w:t xml:space="preserve">Figure </w:t>
      </w:r>
      <w:r w:rsidR="0060765D">
        <w:fldChar w:fldCharType="begin"/>
      </w:r>
      <w:r w:rsidR="0060765D">
        <w:instrText xml:space="preserve"> SEQ Figure \* ARABIC </w:instrText>
      </w:r>
      <w:r w:rsidR="0060765D">
        <w:fldChar w:fldCharType="separate"/>
      </w:r>
      <w:r w:rsidR="004E05A4">
        <w:rPr>
          <w:noProof/>
        </w:rPr>
        <w:t>6</w:t>
      </w:r>
      <w:r w:rsidR="0060765D">
        <w:rPr>
          <w:noProof/>
        </w:rPr>
        <w:fldChar w:fldCharType="end"/>
      </w:r>
      <w:r>
        <w:t xml:space="preserve">. </w:t>
      </w:r>
      <w:r w:rsidRPr="00872634">
        <w:t>IA-3 Rationale and guidance text added.</w:t>
      </w:r>
    </w:p>
    <w:p w14:paraId="5AD00801" w14:textId="77777777" w:rsidR="00FB10B2" w:rsidRDefault="00FB10B2" w:rsidP="00FB10B2">
      <w:r>
        <w:t>Paragraph.</w:t>
      </w:r>
    </w:p>
    <w:p w14:paraId="79CFF6F6" w14:textId="77777777" w:rsidR="00076F79" w:rsidRDefault="00082599" w:rsidP="007B0E77">
      <w:pPr>
        <w:pStyle w:val="Caption"/>
      </w:pPr>
      <w:r>
        <w:rPr>
          <w:noProof/>
        </w:rPr>
        <w:lastRenderedPageBreak/>
        <mc:AlternateContent>
          <mc:Choice Requires="wps">
            <w:drawing>
              <wp:inline distT="0" distB="0" distL="0" distR="0" wp14:anchorId="266E13AB" wp14:editId="67F54037">
                <wp:extent cx="5931725" cy="4981699"/>
                <wp:effectExtent l="0" t="0" r="0" b="9525"/>
                <wp:docPr id="9" name="Text Box 9"/>
                <wp:cNvGraphicFramePr/>
                <a:graphic xmlns:a="http://schemas.openxmlformats.org/drawingml/2006/main">
                  <a:graphicData uri="http://schemas.microsoft.com/office/word/2010/wordprocessingShape">
                    <wps:wsp>
                      <wps:cNvSpPr txBox="1"/>
                      <wps:spPr>
                        <a:xfrm>
                          <a:off x="0" y="0"/>
                          <a:ext cx="5931725" cy="498169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CBEF174" w14:textId="77777777" w:rsidR="00082599" w:rsidRPr="00861476" w:rsidRDefault="00082599" w:rsidP="00082599">
                            <w:pPr>
                              <w:pStyle w:val="Code"/>
                            </w:pPr>
                            <w:r w:rsidRPr="00861476">
                              <w:t>&lt;tailoredControl&gt;</w:t>
                            </w:r>
                          </w:p>
                          <w:p w14:paraId="2441E707" w14:textId="77777777" w:rsidR="00082599" w:rsidRDefault="00082599" w:rsidP="00082599">
                            <w:pPr>
                              <w:pStyle w:val="Code"/>
                            </w:pPr>
                            <w:r>
                              <w:t xml:space="preserve">  &lt;family&gt;IDENTIFICATION AND AUTHENTICATION&lt;/family&gt;</w:t>
                            </w:r>
                          </w:p>
                          <w:p w14:paraId="0F48C300" w14:textId="77777777" w:rsidR="00082599" w:rsidRDefault="00082599" w:rsidP="00082599">
                            <w:pPr>
                              <w:pStyle w:val="Code"/>
                            </w:pPr>
                            <w:r>
                              <w:t xml:space="preserve">  &lt;rationale flag="true"&gt;ICS may exchange information with many external systems and devices. Identifying and authenticating the devices introduces situations that do not exist with humans. These controls include assignments that enable the organization to specifically enumerated that are selected; or to categorize devices by types, models, or other group characteristics. Assignments also enable the organizations to select appropriate controls for local, remote, and network connections.&lt;/rationale&gt;</w:t>
                            </w:r>
                          </w:p>
                          <w:p w14:paraId="756D871A" w14:textId="77777777" w:rsidR="00082599" w:rsidRDefault="00082599" w:rsidP="00082599">
                            <w:pPr>
                              <w:pStyle w:val="Code"/>
                            </w:pPr>
                            <w:r>
                              <w:t xml:space="preserve">  &lt;control number="IA-3"&gt;</w:t>
                            </w:r>
                          </w:p>
                          <w:p w14:paraId="05E4E1D1" w14:textId="77777777" w:rsidR="00082599" w:rsidRDefault="00082599" w:rsidP="00082599">
                            <w:pPr>
                              <w:pStyle w:val="Code"/>
                            </w:pPr>
                            <w:r>
                              <w:t xml:space="preserve">    &lt;title&gt;DEVICE IDENTIFICATION AND AUTHENTICATION&lt;/title&gt;</w:t>
                            </w:r>
                          </w:p>
                          <w:p w14:paraId="38B7BBA9" w14:textId="77777777" w:rsidR="00082599" w:rsidRDefault="00082599" w:rsidP="00082599">
                            <w:pPr>
                              <w:pStyle w:val="Code"/>
                            </w:pPr>
                            <w:r>
                              <w:t xml:space="preserve">    &lt;default value="2"/&gt;</w:t>
                            </w:r>
                          </w:p>
                          <w:p w14:paraId="7BA706BA" w14:textId="77777777" w:rsidR="00082599" w:rsidRDefault="00082599" w:rsidP="00082599">
                            <w:pPr>
                              <w:pStyle w:val="Code"/>
                            </w:pPr>
                            <w:r>
                              <w:t xml:space="preserve">    &lt;impact value="1"/&gt;</w:t>
                            </w:r>
                          </w:p>
                          <w:p w14:paraId="51BA0096" w14:textId="77777777" w:rsidR="00082599" w:rsidRDefault="00082599" w:rsidP="00082599">
                            <w:pPr>
                              <w:pStyle w:val="Code"/>
                            </w:pPr>
                            <w:r>
                              <w:t xml:space="preserve">    &lt;guidance flag="false"/&gt;</w:t>
                            </w:r>
                          </w:p>
                          <w:p w14:paraId="67B54D70" w14:textId="77777777" w:rsidR="00082599" w:rsidRDefault="00082599" w:rsidP="00082599">
                            <w:pPr>
                              <w:pStyle w:val="Code"/>
                            </w:pPr>
                            <w:r>
                              <w:t xml:space="preserve">  &lt;/control&gt;</w:t>
                            </w:r>
                          </w:p>
                          <w:p w14:paraId="31689E73" w14:textId="77777777" w:rsidR="00082599" w:rsidRDefault="00082599" w:rsidP="00082599">
                            <w:pPr>
                              <w:pStyle w:val="Code"/>
                            </w:pPr>
                            <w:r>
                              <w:t xml:space="preserve">  &lt;enhancement number="1"&gt;</w:t>
                            </w:r>
                          </w:p>
                          <w:p w14:paraId="159376AD" w14:textId="77777777" w:rsidR="00082599" w:rsidRDefault="00082599" w:rsidP="00082599">
                            <w:pPr>
                              <w:pStyle w:val="Code"/>
                            </w:pPr>
                            <w:r>
                              <w:t xml:space="preserve">    &lt;title&gt;CRYPTOGRAPHIC BIDIRECTIONAL AUTHENTICATION&lt;/title&gt;</w:t>
                            </w:r>
                          </w:p>
                          <w:p w14:paraId="553C769B" w14:textId="77777777" w:rsidR="00082599" w:rsidRDefault="00082599" w:rsidP="00082599">
                            <w:pPr>
                              <w:pStyle w:val="Code"/>
                            </w:pPr>
                            <w:r>
                              <w:t xml:space="preserve">    &lt;default value="4"/&gt;</w:t>
                            </w:r>
                          </w:p>
                          <w:p w14:paraId="0B9EF526" w14:textId="77777777" w:rsidR="00082599" w:rsidRDefault="00082599" w:rsidP="00082599">
                            <w:pPr>
                              <w:pStyle w:val="Code"/>
                            </w:pPr>
                            <w:r>
                              <w:t xml:space="preserve">    &lt;impact value="2"/&gt;</w:t>
                            </w:r>
                          </w:p>
                          <w:p w14:paraId="6C2F684D" w14:textId="77777777" w:rsidR="00082599" w:rsidRDefault="00082599" w:rsidP="00082599">
                            <w:pPr>
                              <w:pStyle w:val="Code"/>
                            </w:pPr>
                            <w:r>
                              <w:t xml:space="preserve">    &lt;guidance flag="true"&gt;The organization may permit connection of devices, also known as non-person entities (NPE), belonging to and authorized by another organization (e.g., business partners) to their ICS. Especially when these devices are non-local, their identification and authentication can be vital. Organizations may perform risk and impact analysis to determine the required strength of authentication mechanisms. Example compensating controls for devices and protocols which do not provide authentication for remote network connections, include implementing physical security measures.&lt;/guidance&gt;</w:t>
                            </w:r>
                          </w:p>
                          <w:p w14:paraId="71C14655" w14:textId="77777777" w:rsidR="00082599" w:rsidRDefault="00082599" w:rsidP="00082599">
                            <w:pPr>
                              <w:pStyle w:val="Code"/>
                            </w:pPr>
                            <w:r>
                              <w:t xml:space="preserve">  &lt;/enhancement&gt;</w:t>
                            </w:r>
                          </w:p>
                          <w:p w14:paraId="1EB42E88" w14:textId="77777777" w:rsidR="00082599" w:rsidRDefault="00082599" w:rsidP="00082599">
                            <w:pPr>
                              <w:pStyle w:val="Code"/>
                            </w:pPr>
                            <w:r>
                              <w:t xml:space="preserve">  &lt;enhancement number="4"&gt;</w:t>
                            </w:r>
                          </w:p>
                          <w:p w14:paraId="0169D06E" w14:textId="77777777" w:rsidR="00082599" w:rsidRDefault="00082599" w:rsidP="00082599">
                            <w:pPr>
                              <w:pStyle w:val="Code"/>
                            </w:pPr>
                            <w:r>
                              <w:t xml:space="preserve">    &lt;title&gt;DEVICE ATTESTATION&lt;/title&gt;</w:t>
                            </w:r>
                          </w:p>
                          <w:p w14:paraId="536DC834" w14:textId="77777777" w:rsidR="00082599" w:rsidRDefault="00082599" w:rsidP="00082599">
                            <w:pPr>
                              <w:pStyle w:val="Code"/>
                            </w:pPr>
                            <w:r>
                              <w:t xml:space="preserve">    &lt;default value="4"/&gt;</w:t>
                            </w:r>
                          </w:p>
                          <w:p w14:paraId="35A64E3B" w14:textId="77777777" w:rsidR="00082599" w:rsidRDefault="00082599" w:rsidP="00082599">
                            <w:pPr>
                              <w:pStyle w:val="Code"/>
                            </w:pPr>
                            <w:r>
                              <w:t xml:space="preserve">    &lt;impact value="2"/&gt;</w:t>
                            </w:r>
                          </w:p>
                          <w:p w14:paraId="4813FC7C" w14:textId="77777777" w:rsidR="00082599" w:rsidRDefault="00082599" w:rsidP="00082599">
                            <w:pPr>
                              <w:pStyle w:val="Code"/>
                            </w:pPr>
                            <w:r>
                              <w:t xml:space="preserve">    &lt;guidance flag="1"/&gt;</w:t>
                            </w:r>
                          </w:p>
                          <w:p w14:paraId="41C9ECBA" w14:textId="77777777" w:rsidR="00082599" w:rsidRDefault="00082599" w:rsidP="00082599">
                            <w:pPr>
                              <w:pStyle w:val="Code"/>
                            </w:pPr>
                            <w:r>
                              <w:t xml:space="preserve">  &lt;/enhancement&gt;</w:t>
                            </w:r>
                          </w:p>
                          <w:p w14:paraId="7A8B6093" w14:textId="77777777" w:rsidR="00082599" w:rsidRDefault="00082599" w:rsidP="00082599">
                            <w:pPr>
                              <w:pStyle w:val="Code"/>
                            </w:pPr>
                            <w:r>
                              <w:t>&lt;/tailoredControl&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266E13AB" id="_x0000_t202" coordsize="21600,21600" o:spt="202" path="m,l,21600r21600,l21600,xe">
                <v:stroke joinstyle="miter"/>
                <v:path gradientshapeok="t" o:connecttype="rect"/>
              </v:shapetype>
              <v:shape id="Text Box 9" o:spid="_x0000_s1026" type="#_x0000_t202" style="width:467.05pt;height:39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" fillcolor="white [3201]" stroked="f" strokeweight=".5pt">
                <v:textbox>
                  <w:txbxContent>
                    <w:p w14:paraId="5CBEF174" w14:textId="77777777" w:rsidR="00082599" w:rsidRPr="00861476" w:rsidRDefault="00082599" w:rsidP="00082599">
                      <w:pPr>
                        <w:pStyle w:val="Code"/>
                      </w:pPr>
                      <w:r w:rsidRPr="00861476">
                        <w:t>&lt;tailoredControl&gt;</w:t>
                      </w:r>
                    </w:p>
                    <w:p w14:paraId="2441E707" w14:textId="77777777" w:rsidR="00082599" w:rsidRDefault="00082599" w:rsidP="00082599">
                      <w:pPr>
                        <w:pStyle w:val="Code"/>
                      </w:pPr>
                      <w:r>
                        <w:t xml:space="preserve">  &lt;family&gt;IDENTIFICATION AND AUTHENTICATION&lt;/family&gt;</w:t>
                      </w:r>
                    </w:p>
                    <w:p w14:paraId="0F48C300" w14:textId="77777777" w:rsidR="00082599" w:rsidRDefault="00082599" w:rsidP="00082599">
                      <w:pPr>
                        <w:pStyle w:val="Code"/>
                      </w:pPr>
                      <w:r>
                        <w:t xml:space="preserve">  &lt;rationale flag="true"&gt;ICS may exchange information with many external systems and devices. Identifying and authenticating the devices introduces situations that do not exist with humans. These controls include assignments that enable the organization to specifically enumerated that are selected; or to categorize devices by types, models, or other group characteristics. Assignments also enable the organizations to select appropriate controls for local, remote, and network connections.&lt;/rationale&gt;</w:t>
                      </w:r>
                    </w:p>
                    <w:p w14:paraId="756D871A" w14:textId="77777777" w:rsidR="00082599" w:rsidRDefault="00082599" w:rsidP="00082599">
                      <w:pPr>
                        <w:pStyle w:val="Code"/>
                      </w:pPr>
                      <w:r>
                        <w:t xml:space="preserve">  &lt;control number="IA-3"&gt;</w:t>
                      </w:r>
                    </w:p>
                    <w:p w14:paraId="05E4E1D1" w14:textId="77777777" w:rsidR="00082599" w:rsidRDefault="00082599" w:rsidP="00082599">
                      <w:pPr>
                        <w:pStyle w:val="Code"/>
                      </w:pPr>
                      <w:r>
                        <w:t xml:space="preserve">    &lt;title&gt;DEVICE IDENTIFICATION AND AUTHENTICATION&lt;/title&gt;</w:t>
                      </w:r>
                    </w:p>
                    <w:p w14:paraId="38B7BBA9" w14:textId="77777777" w:rsidR="00082599" w:rsidRDefault="00082599" w:rsidP="00082599">
                      <w:pPr>
                        <w:pStyle w:val="Code"/>
                      </w:pPr>
                      <w:r>
                        <w:t xml:space="preserve">    &lt;default value="2"/&gt;</w:t>
                      </w:r>
                    </w:p>
                    <w:p w14:paraId="7BA706BA" w14:textId="77777777" w:rsidR="00082599" w:rsidRDefault="00082599" w:rsidP="00082599">
                      <w:pPr>
                        <w:pStyle w:val="Code"/>
                      </w:pPr>
                      <w:r>
                        <w:t xml:space="preserve">    &lt;impact value="1"/&gt;</w:t>
                      </w:r>
                    </w:p>
                    <w:p w14:paraId="51BA0096" w14:textId="77777777" w:rsidR="00082599" w:rsidRDefault="00082599" w:rsidP="00082599">
                      <w:pPr>
                        <w:pStyle w:val="Code"/>
                      </w:pPr>
                      <w:r>
                        <w:t xml:space="preserve">    &lt;guidance flag="false"/&gt;</w:t>
                      </w:r>
                    </w:p>
                    <w:p w14:paraId="67B54D70" w14:textId="77777777" w:rsidR="00082599" w:rsidRDefault="00082599" w:rsidP="00082599">
                      <w:pPr>
                        <w:pStyle w:val="Code"/>
                      </w:pPr>
                      <w:r>
                        <w:t xml:space="preserve">  &lt;/control&gt;</w:t>
                      </w:r>
                    </w:p>
                    <w:p w14:paraId="31689E73" w14:textId="77777777" w:rsidR="00082599" w:rsidRDefault="00082599" w:rsidP="00082599">
                      <w:pPr>
                        <w:pStyle w:val="Code"/>
                      </w:pPr>
                      <w:r>
                        <w:t xml:space="preserve">  &lt;enhancement number="1"&gt;</w:t>
                      </w:r>
                    </w:p>
                    <w:p w14:paraId="159376AD" w14:textId="77777777" w:rsidR="00082599" w:rsidRDefault="00082599" w:rsidP="00082599">
                      <w:pPr>
                        <w:pStyle w:val="Code"/>
                      </w:pPr>
                      <w:r>
                        <w:t xml:space="preserve">    &lt;title&gt;CRYPTOGRAPHIC BIDIRECTIONAL AUTHENTICATION&lt;/title&gt;</w:t>
                      </w:r>
                    </w:p>
                    <w:p w14:paraId="553C769B" w14:textId="77777777" w:rsidR="00082599" w:rsidRDefault="00082599" w:rsidP="00082599">
                      <w:pPr>
                        <w:pStyle w:val="Code"/>
                      </w:pPr>
                      <w:r>
                        <w:t xml:space="preserve">    &lt;default value="4"/&gt;</w:t>
                      </w:r>
                    </w:p>
                    <w:p w14:paraId="0B9EF526" w14:textId="77777777" w:rsidR="00082599" w:rsidRDefault="00082599" w:rsidP="00082599">
                      <w:pPr>
                        <w:pStyle w:val="Code"/>
                      </w:pPr>
                      <w:r>
                        <w:t xml:space="preserve">    &lt;impact value="2"/&gt;</w:t>
                      </w:r>
                    </w:p>
                    <w:p w14:paraId="6C2F684D" w14:textId="77777777" w:rsidR="00082599" w:rsidRDefault="00082599" w:rsidP="00082599">
                      <w:pPr>
                        <w:pStyle w:val="Code"/>
                      </w:pPr>
                      <w:r>
                        <w:t xml:space="preserve">    &lt;guidance flag="true"&gt;The organization may permit connection of devices, also known as non-person entities (NPE), belonging to and authorized by another organization (e.g., business partners) to their ICS. Especially when these devices are non-local, their identification and authentication can be vital. Organizations may perform risk and impact analysis to determine the required strength of authentication mechanisms. Example compensating controls for devices and protocols which do not provide authentication for remote network connections, include implementing physical security measures.&lt;/guidance&gt;</w:t>
                      </w:r>
                    </w:p>
                    <w:p w14:paraId="71C14655" w14:textId="77777777" w:rsidR="00082599" w:rsidRDefault="00082599" w:rsidP="00082599">
                      <w:pPr>
                        <w:pStyle w:val="Code"/>
                      </w:pPr>
                      <w:r>
                        <w:t xml:space="preserve">  &lt;/enhancement&gt;</w:t>
                      </w:r>
                    </w:p>
                    <w:p w14:paraId="1EB42E88" w14:textId="77777777" w:rsidR="00082599" w:rsidRDefault="00082599" w:rsidP="00082599">
                      <w:pPr>
                        <w:pStyle w:val="Code"/>
                      </w:pPr>
                      <w:r>
                        <w:t xml:space="preserve">  &lt;enhancement number="4"&gt;</w:t>
                      </w:r>
                    </w:p>
                    <w:p w14:paraId="0169D06E" w14:textId="77777777" w:rsidR="00082599" w:rsidRDefault="00082599" w:rsidP="00082599">
                      <w:pPr>
                        <w:pStyle w:val="Code"/>
                      </w:pPr>
                      <w:r>
                        <w:t xml:space="preserve">    &lt;title&gt;DEVICE ATTESTATION&lt;/title&gt;</w:t>
                      </w:r>
                    </w:p>
                    <w:p w14:paraId="536DC834" w14:textId="77777777" w:rsidR="00082599" w:rsidRDefault="00082599" w:rsidP="00082599">
                      <w:pPr>
                        <w:pStyle w:val="Code"/>
                      </w:pPr>
                      <w:r>
                        <w:t xml:space="preserve">    &lt;default value="4"/&gt;</w:t>
                      </w:r>
                    </w:p>
                    <w:p w14:paraId="35A64E3B" w14:textId="77777777" w:rsidR="00082599" w:rsidRDefault="00082599" w:rsidP="00082599">
                      <w:pPr>
                        <w:pStyle w:val="Code"/>
                      </w:pPr>
                      <w:r>
                        <w:t xml:space="preserve">    &lt;impact value="2"/&gt;</w:t>
                      </w:r>
                    </w:p>
                    <w:p w14:paraId="4813FC7C" w14:textId="77777777" w:rsidR="00082599" w:rsidRDefault="00082599" w:rsidP="00082599">
                      <w:pPr>
                        <w:pStyle w:val="Code"/>
                      </w:pPr>
                      <w:r>
                        <w:t xml:space="preserve">    &lt;guidance flag="1"/&gt;</w:t>
                      </w:r>
                    </w:p>
                    <w:p w14:paraId="41C9ECBA" w14:textId="77777777" w:rsidR="00082599" w:rsidRDefault="00082599" w:rsidP="00082599">
                      <w:pPr>
                        <w:pStyle w:val="Code"/>
                      </w:pPr>
                      <w:r>
                        <w:t xml:space="preserve">  &lt;/enhancement&gt;</w:t>
                      </w:r>
                    </w:p>
                    <w:p w14:paraId="7A8B6093" w14:textId="77777777" w:rsidR="00082599" w:rsidRDefault="00082599" w:rsidP="00082599">
                      <w:pPr>
                        <w:pStyle w:val="Code"/>
                      </w:pPr>
                      <w:r>
                        <w:t>&lt;/tailoredControl&gt;</w:t>
                      </w:r>
                    </w:p>
                  </w:txbxContent>
                </v:textbox>
                <w10:anchorlock/>
              </v:shape>
            </w:pict>
          </mc:Fallback>
        </mc:AlternateContent>
      </w:r>
    </w:p>
    <w:p w14:paraId="3A422B16" w14:textId="77777777" w:rsidR="00082599" w:rsidRPr="00082599" w:rsidRDefault="00494539" w:rsidP="00082599">
      <w:r>
        <w:rPr>
          <w:noProof/>
        </w:rPr>
        <mc:AlternateContent>
          <mc:Choice Requires="wps">
            <w:drawing>
              <wp:anchor distT="0" distB="0" distL="114300" distR="114300" simplePos="0" relativeHeight="251661312" behindDoc="1" locked="0" layoutInCell="1" allowOverlap="1" wp14:anchorId="46AD678E" wp14:editId="056A89CE">
                <wp:simplePos x="0" y="0"/>
                <wp:positionH relativeFrom="margin">
                  <wp:align>left</wp:align>
                </wp:positionH>
                <wp:positionV relativeFrom="paragraph">
                  <wp:posOffset>7035</wp:posOffset>
                </wp:positionV>
                <wp:extent cx="5931535" cy="635"/>
                <wp:effectExtent l="0" t="0" r="0" b="2540"/>
                <wp:wrapNone/>
                <wp:docPr id="10" name="Text Box 10"/>
                <wp:cNvGraphicFramePr/>
                <a:graphic xmlns:a="http://schemas.openxmlformats.org/drawingml/2006/main">
                  <a:graphicData uri="http://schemas.microsoft.com/office/word/2010/wordprocessingShape">
                    <wps:wsp>
                      <wps:cNvSpPr txBox="1"/>
                      <wps:spPr>
                        <a:xfrm>
                          <a:off x="0" y="0"/>
                          <a:ext cx="5931535" cy="635"/>
                        </a:xfrm>
                        <a:prstGeom prst="rect">
                          <a:avLst/>
                        </a:prstGeom>
                        <a:solidFill>
                          <a:prstClr val="white"/>
                        </a:solidFill>
                        <a:ln>
                          <a:noFill/>
                        </a:ln>
                        <a:effectLst/>
                      </wps:spPr>
                      <wps:txbx>
                        <w:txbxContent>
                          <w:p w14:paraId="68E243B5" w14:textId="77777777" w:rsidR="00082599" w:rsidRPr="00B12931" w:rsidRDefault="00082599" w:rsidP="00082599">
                            <w:pPr>
                              <w:pStyle w:val="Caption"/>
                              <w:rPr>
                                <w:noProof/>
                              </w:rPr>
                            </w:pPr>
                            <w:r>
                              <w:t xml:space="preserve">Figure </w:t>
                            </w:r>
                            <w:r w:rsidR="0060765D">
                              <w:fldChar w:fldCharType="begin"/>
                            </w:r>
                            <w:r w:rsidR="0060765D">
                              <w:instrText xml:space="preserve"> SEQ Figure \* ARABIC </w:instrText>
                            </w:r>
                            <w:r w:rsidR="0060765D">
                              <w:fldChar w:fldCharType="separate"/>
                            </w:r>
                            <w:r w:rsidR="00DD3E68">
                              <w:rPr>
                                <w:noProof/>
                              </w:rPr>
                              <w:t>9</w:t>
                            </w:r>
                            <w:r w:rsidR="0060765D">
                              <w:rPr>
                                <w:noProof/>
                              </w:rPr>
                              <w:fldChar w:fldCharType="end"/>
                            </w:r>
                            <w:r>
                              <w:t xml:space="preserve">. </w:t>
                            </w:r>
                            <w:r w:rsidRPr="00082599">
                              <w:t>Full XML data generated by the Security Control Edi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AD678E" id="Text Box 10" o:spid="_x0000_s1027" type="#_x0000_t202" style="position:absolute;margin-left:0;margin-top:.55pt;width:467.05pt;height:.05pt;z-index:-2516551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" stroked="f">
                <v:textbox style="mso-fit-shape-to-text:t" inset="0,0,0,0">
                  <w:txbxContent>
                    <w:p w14:paraId="68E243B5" w14:textId="77777777" w:rsidR="00082599" w:rsidRPr="00B12931" w:rsidRDefault="00082599" w:rsidP="00082599">
                      <w:pPr>
                        <w:pStyle w:val="Caption"/>
                        <w:rPr>
                          <w:noProof/>
                        </w:rPr>
                      </w:pPr>
                      <w:r>
                        <w:t xml:space="preserve">Figure </w:t>
                      </w:r>
                      <w:r w:rsidR="0060765D">
                        <w:fldChar w:fldCharType="begin"/>
                      </w:r>
                      <w:r w:rsidR="0060765D">
                        <w:instrText xml:space="preserve"> SEQ Figure \* ARABIC </w:instrText>
                      </w:r>
                      <w:r w:rsidR="0060765D">
                        <w:fldChar w:fldCharType="separate"/>
                      </w:r>
                      <w:r w:rsidR="00DD3E68">
                        <w:rPr>
                          <w:noProof/>
                        </w:rPr>
                        <w:t>9</w:t>
                      </w:r>
                      <w:r w:rsidR="0060765D">
                        <w:rPr>
                          <w:noProof/>
                        </w:rPr>
                        <w:fldChar w:fldCharType="end"/>
                      </w:r>
                      <w:r>
                        <w:t xml:space="preserve">. </w:t>
                      </w:r>
                      <w:r w:rsidRPr="00082599">
                        <w:t>Full XML data generated by the Security Control Editor.</w:t>
                      </w:r>
                    </w:p>
                  </w:txbxContent>
                </v:textbox>
                <w10:wrap anchorx="margin"/>
              </v:shape>
            </w:pict>
          </mc:Fallback>
        </mc:AlternateContent>
      </w:r>
    </w:p>
    <w:p w14:paraId="177BBE3E" w14:textId="77777777" w:rsidR="00FB10B2" w:rsidRDefault="00FB10B2" w:rsidP="00FB10B2">
      <w:r>
        <w:t>Paragraph.</w:t>
      </w:r>
    </w:p>
    <w:p w14:paraId="013DFC70" w14:textId="77777777" w:rsidR="00B14FE8" w:rsidRDefault="00B14FE8" w:rsidP="00B14FE8">
      <w:pPr>
        <w:pStyle w:val="Heading2"/>
      </w:pPr>
      <w:r w:rsidRPr="008C33D6">
        <w:t>Cybersecurity Framework Browser</w:t>
      </w:r>
    </w:p>
    <w:p w14:paraId="4209F2BC" w14:textId="77777777" w:rsidR="00B14FE8" w:rsidRDefault="00B14FE8" w:rsidP="00B14FE8">
      <w:pPr>
        <w:keepNext/>
      </w:pPr>
      <w:r>
        <w:rPr>
          <w:noProof/>
        </w:rPr>
        <w:drawing>
          <wp:inline distT="0" distB="0" distL="0" distR="0" wp14:anchorId="633567CB" wp14:editId="12DBCD49">
            <wp:extent cx="5028571" cy="1485321"/>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5">
                      <a:extLst>
                        <a:ext uri="{28A0092B-C50C-407E-A947-70E740481C1C}">
                          <a14:useLocalDpi xmlns:a14="http://schemas.microsoft.com/office/drawing/2010/main" val="0"/>
                        </a:ext>
                      </a:extLst>
                    </a:blip>
                    <a:stretch>
                      <a:fillRect/>
                    </a:stretch>
                  </pic:blipFill>
                  <pic:spPr>
                    <a:xfrm>
                      <a:off x="0" y="0"/>
                      <a:ext cx="5028571" cy="1485321"/>
                    </a:xfrm>
                    <a:prstGeom prst="rect">
                      <a:avLst/>
                    </a:prstGeom>
                  </pic:spPr>
                </pic:pic>
              </a:graphicData>
            </a:graphic>
          </wp:inline>
        </w:drawing>
      </w:r>
    </w:p>
    <w:p w14:paraId="12B1E9EC" w14:textId="77777777" w:rsidR="00B14FE8" w:rsidRDefault="00B14FE8" w:rsidP="00B14FE8">
      <w:pPr>
        <w:pStyle w:val="Caption"/>
      </w:pPr>
      <w:r>
        <w:t xml:space="preserve">Figure </w:t>
      </w:r>
      <w:r w:rsidR="00270336">
        <w:fldChar w:fldCharType="begin"/>
      </w:r>
      <w:r w:rsidR="00270336">
        <w:instrText xml:space="preserve"> SEQ Figure \* ARABIC </w:instrText>
      </w:r>
      <w:r w:rsidR="00270336">
        <w:fldChar w:fldCharType="separate"/>
      </w:r>
      <w:r w:rsidR="004E05A4">
        <w:rPr>
          <w:noProof/>
        </w:rPr>
        <w:t>8</w:t>
      </w:r>
      <w:r w:rsidR="00270336">
        <w:rPr>
          <w:noProof/>
        </w:rPr>
        <w:fldChar w:fldCharType="end"/>
      </w:r>
      <w:r>
        <w:t>. Framework Core subcategory referencing the IA control family.</w:t>
      </w:r>
    </w:p>
    <w:p w14:paraId="4E67B696" w14:textId="77777777" w:rsidR="00B14FE8" w:rsidRPr="00B14FE8" w:rsidRDefault="00B14FE8" w:rsidP="00B14FE8"/>
    <w:p w14:paraId="7BD466A4" w14:textId="77777777" w:rsidR="00B14FE8" w:rsidRDefault="00B14FE8" w:rsidP="00B14FE8">
      <w:pPr>
        <w:pStyle w:val="Heading2"/>
      </w:pPr>
      <w:r>
        <w:lastRenderedPageBreak/>
        <w:t>Cross References</w:t>
      </w:r>
    </w:p>
    <w:p w14:paraId="1E728CBA" w14:textId="77777777" w:rsidR="00B14FE8" w:rsidRDefault="00B14FE8" w:rsidP="00B14FE8">
      <w:pPr>
        <w:keepNext/>
      </w:pPr>
      <w:r>
        <w:rPr>
          <w:noProof/>
        </w:rPr>
        <w:drawing>
          <wp:inline distT="0" distB="0" distL="0" distR="0" wp14:anchorId="155F2AA3" wp14:editId="7EF35CC5">
            <wp:extent cx="5028571" cy="95212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16">
                      <a:extLst>
                        <a:ext uri="{28A0092B-C50C-407E-A947-70E740481C1C}">
                          <a14:useLocalDpi xmlns:a14="http://schemas.microsoft.com/office/drawing/2010/main" val="0"/>
                        </a:ext>
                      </a:extLst>
                    </a:blip>
                    <a:stretch>
                      <a:fillRect/>
                    </a:stretch>
                  </pic:blipFill>
                  <pic:spPr>
                    <a:xfrm>
                      <a:off x="0" y="0"/>
                      <a:ext cx="5028571" cy="952129"/>
                    </a:xfrm>
                    <a:prstGeom prst="rect">
                      <a:avLst/>
                    </a:prstGeom>
                  </pic:spPr>
                </pic:pic>
              </a:graphicData>
            </a:graphic>
          </wp:inline>
        </w:drawing>
      </w:r>
    </w:p>
    <w:p w14:paraId="2B8D8BD2" w14:textId="77777777" w:rsidR="00B14FE8" w:rsidRDefault="00B14FE8" w:rsidP="00B14FE8">
      <w:pPr>
        <w:pStyle w:val="Caption"/>
      </w:pPr>
      <w:r>
        <w:t xml:space="preserve">Figure </w:t>
      </w:r>
      <w:r w:rsidR="00270336">
        <w:fldChar w:fldCharType="begin"/>
      </w:r>
      <w:r w:rsidR="00270336">
        <w:instrText xml:space="preserve"> SEQ Figure \* ARABIC </w:instrText>
      </w:r>
      <w:r w:rsidR="00270336">
        <w:fldChar w:fldCharType="separate"/>
      </w:r>
      <w:r w:rsidR="004E05A4">
        <w:rPr>
          <w:noProof/>
        </w:rPr>
        <w:t>9</w:t>
      </w:r>
      <w:r w:rsidR="00270336">
        <w:rPr>
          <w:noProof/>
        </w:rPr>
        <w:fldChar w:fldCharType="end"/>
      </w:r>
      <w:r>
        <w:t>. IA-3 cross references to Framework Core.</w:t>
      </w:r>
    </w:p>
    <w:p w14:paraId="7039BF5E" w14:textId="77777777" w:rsidR="00B14FE8" w:rsidRPr="00B14FE8" w:rsidRDefault="00B14FE8" w:rsidP="00B14FE8"/>
    <w:p w14:paraId="726F6F4F" w14:textId="77777777" w:rsidR="00967512" w:rsidRDefault="00295D4B" w:rsidP="00295D4B">
      <w:pPr>
        <w:pStyle w:val="Heading1"/>
      </w:pPr>
      <w:r>
        <w:t>References</w:t>
      </w:r>
    </w:p>
    <w:p w14:paraId="33067DEA" w14:textId="77777777" w:rsidR="006F0F77" w:rsidRPr="006F0F77" w:rsidRDefault="00B537BC" w:rsidP="006F0F77">
      <w:pPr>
        <w:pStyle w:val="Bibliography"/>
      </w:pPr>
      <w:r>
        <w:fldChar w:fldCharType="begin"/>
      </w:r>
      <w:r w:rsidR="006F0F77">
        <w:instrText xml:space="preserve"> ADDIN ZOTERO_BIBL {"custom":[]} CSL_BIBLIOGRAPHY </w:instrText>
      </w:r>
      <w:r>
        <w:fldChar w:fldCharType="separate"/>
      </w:r>
      <w:r w:rsidR="006F0F77" w:rsidRPr="006F0F77">
        <w:t>[1]</w:t>
      </w:r>
      <w:r w:rsidR="006F0F77" w:rsidRPr="006F0F77">
        <w:tab/>
        <w:t>National Institute of Standards and Technology (NIST) and United States of America, “Framework for Improving Critical Infrastructure Cybersecurity,” 2014.</w:t>
      </w:r>
    </w:p>
    <w:p w14:paraId="1B19514D" w14:textId="77777777" w:rsidR="006F0F77" w:rsidRPr="006F0F77" w:rsidRDefault="006F0F77" w:rsidP="006F0F77">
      <w:pPr>
        <w:pStyle w:val="Bibliography"/>
      </w:pPr>
      <w:r w:rsidRPr="006F0F77">
        <w:t>[2]</w:t>
      </w:r>
      <w:r w:rsidRPr="006F0F77">
        <w:tab/>
        <w:t>Joint Task Force Transformation Initiative, “Security and Privacy Controls for Federal Information Systems and Organizations,” National Institute of Standards and Technology, NIST SP 800-53r4, Apr. 2013.</w:t>
      </w:r>
    </w:p>
    <w:p w14:paraId="3550C1E7" w14:textId="77777777" w:rsidR="006F0F77" w:rsidRPr="006F0F77" w:rsidRDefault="006F0F77" w:rsidP="006F0F77">
      <w:pPr>
        <w:pStyle w:val="Bibliography"/>
      </w:pPr>
      <w:r w:rsidRPr="006F0F77">
        <w:t>[3]</w:t>
      </w:r>
      <w:r w:rsidRPr="006F0F77">
        <w:tab/>
        <w:t xml:space="preserve">“Extensible Markup Language (XML) 1.0 (Fifth Edition),” </w:t>
      </w:r>
      <w:r w:rsidRPr="006F0F77">
        <w:rPr>
          <w:i/>
          <w:iCs/>
        </w:rPr>
        <w:t>W3C Recommendation</w:t>
      </w:r>
      <w:r w:rsidRPr="006F0F77">
        <w:t>, 26-Nov-2008. [Online]. Available: http://www.w3.org/TR/xml/.</w:t>
      </w:r>
    </w:p>
    <w:p w14:paraId="762B86F8" w14:textId="77777777" w:rsidR="006F0F77" w:rsidRPr="006F0F77" w:rsidRDefault="006F0F77" w:rsidP="006F0F77">
      <w:pPr>
        <w:pStyle w:val="Bibliography"/>
      </w:pPr>
      <w:r w:rsidRPr="006F0F77">
        <w:t>[4]</w:t>
      </w:r>
      <w:r w:rsidRPr="006F0F77">
        <w:tab/>
        <w:t xml:space="preserve">K. Stouffer, V. Pillitteri, S. Lightman, M. Abrams, and A. Hahn, “Guide to Industrial Control Systems (ICS) Security,” </w:t>
      </w:r>
      <w:r w:rsidRPr="006F0F77">
        <w:rPr>
          <w:i/>
          <w:iCs/>
        </w:rPr>
        <w:t>NIST Special Publication 800-82 Revision 2</w:t>
      </w:r>
      <w:r w:rsidRPr="006F0F77">
        <w:t>, May 2015.</w:t>
      </w:r>
    </w:p>
    <w:p w14:paraId="7EE5BFF1" w14:textId="77777777" w:rsidR="006F0F77" w:rsidRPr="006F0F77" w:rsidRDefault="006F0F77" w:rsidP="006F0F77">
      <w:pPr>
        <w:pStyle w:val="Bibliography"/>
      </w:pPr>
      <w:r w:rsidRPr="006F0F77">
        <w:t>[5]</w:t>
      </w:r>
      <w:r w:rsidRPr="006F0F77">
        <w:tab/>
        <w:t xml:space="preserve">A. Mesbah and A. van Deursen, “Migrating Multi-page Web Applications to Single-page AJAX Interfaces,” </w:t>
      </w:r>
      <w:r w:rsidRPr="006F0F77">
        <w:rPr>
          <w:i/>
          <w:iCs/>
        </w:rPr>
        <w:t>Software Maintenance and Reengineering, 2007. CSMR ’07. 11th European Conference on</w:t>
      </w:r>
      <w:r w:rsidRPr="006F0F77">
        <w:t>, pp. 181–190, Mar. 2007.</w:t>
      </w:r>
    </w:p>
    <w:p w14:paraId="4F017776" w14:textId="77777777" w:rsidR="006F0F77" w:rsidRPr="006F0F77" w:rsidRDefault="006F0F77" w:rsidP="006F0F77">
      <w:pPr>
        <w:pStyle w:val="Bibliography"/>
      </w:pPr>
      <w:r w:rsidRPr="006F0F77">
        <w:t>[6]</w:t>
      </w:r>
      <w:r w:rsidRPr="006F0F77">
        <w:tab/>
        <w:t>“ECMAScript 2015 Language Specification,” Ecma International, Standard ECMA-262, Jun. 2015.</w:t>
      </w:r>
    </w:p>
    <w:p w14:paraId="0650CDE6" w14:textId="77777777" w:rsidR="006F0F77" w:rsidRPr="006F0F77" w:rsidRDefault="006F0F77" w:rsidP="006F0F77">
      <w:pPr>
        <w:pStyle w:val="Bibliography"/>
      </w:pPr>
      <w:r w:rsidRPr="006F0F77">
        <w:t>[7]</w:t>
      </w:r>
      <w:r w:rsidRPr="006F0F77">
        <w:tab/>
        <w:t>“Hypertext Transfer Protocol - HTTP/1.1,” Internet Engineering Task Force, RFC 2616, Jun. 1999.</w:t>
      </w:r>
    </w:p>
    <w:p w14:paraId="64F7B6D6" w14:textId="77777777" w:rsidR="006F0F77" w:rsidRPr="006F0F77" w:rsidRDefault="006F0F77" w:rsidP="006F0F77">
      <w:pPr>
        <w:pStyle w:val="Bibliography"/>
      </w:pPr>
      <w:r w:rsidRPr="006F0F77">
        <w:t>[8]</w:t>
      </w:r>
      <w:r w:rsidRPr="006F0F77">
        <w:tab/>
        <w:t>“NVD - 800-53.” [Online]. Available: https://web.nvd.nist.gov/view/800-53/home.</w:t>
      </w:r>
    </w:p>
    <w:p w14:paraId="0E2E181F" w14:textId="77777777" w:rsidR="006F0F77" w:rsidRPr="006F0F77" w:rsidRDefault="006F0F77" w:rsidP="006F0F77">
      <w:pPr>
        <w:pStyle w:val="Bibliography"/>
      </w:pPr>
      <w:r w:rsidRPr="006F0F77">
        <w:t>[9]</w:t>
      </w:r>
      <w:r w:rsidRPr="006F0F77">
        <w:tab/>
        <w:t xml:space="preserve">“XSL Transformations (XSLT) Version 1.0,” </w:t>
      </w:r>
      <w:r w:rsidRPr="006F0F77">
        <w:rPr>
          <w:i/>
          <w:iCs/>
        </w:rPr>
        <w:t>W3C Recommendation</w:t>
      </w:r>
      <w:r w:rsidRPr="006F0F77">
        <w:t>, 16-Nov-1999. [Online]. Available: http://www.w3.org/TR/xslt.</w:t>
      </w:r>
    </w:p>
    <w:p w14:paraId="215790A4" w14:textId="159452A7" w:rsidR="00295D4B" w:rsidRPr="00295D4B" w:rsidRDefault="00B537BC" w:rsidP="00295D4B">
      <w:r>
        <w:fldChar w:fldCharType="end"/>
      </w:r>
    </w:p>
    <w:sectPr w:rsidR="00295D4B" w:rsidRPr="00295D4B">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265213" w14:textId="77777777" w:rsidR="00B10443" w:rsidRDefault="00B10443" w:rsidP="007B0E77">
      <w:pPr>
        <w:spacing w:after="0" w:line="240" w:lineRule="auto"/>
      </w:pPr>
      <w:r>
        <w:separator/>
      </w:r>
    </w:p>
  </w:endnote>
  <w:endnote w:type="continuationSeparator" w:id="0">
    <w:p w14:paraId="527FD508" w14:textId="77777777" w:rsidR="00B10443" w:rsidRDefault="00B10443"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469FC1" w14:textId="77777777" w:rsidR="00D20699" w:rsidRDefault="00D2069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1786262"/>
      <w:docPartObj>
        <w:docPartGallery w:val="Page Numbers (Bottom of Page)"/>
        <w:docPartUnique/>
      </w:docPartObj>
    </w:sdtPr>
    <w:sdtEndPr>
      <w:rPr>
        <w:noProof/>
      </w:rPr>
    </w:sdtEndPr>
    <w:sdtContent>
      <w:p w14:paraId="350ED04D" w14:textId="55FA51A0" w:rsidR="00D20699" w:rsidRDefault="00D20699">
        <w:pPr>
          <w:pStyle w:val="Footer"/>
          <w:jc w:val="center"/>
        </w:pPr>
        <w:r>
          <w:fldChar w:fldCharType="begin"/>
        </w:r>
        <w:r>
          <w:instrText xml:space="preserve"> PAGE   \* MERGEFORMAT </w:instrText>
        </w:r>
        <w:r>
          <w:fldChar w:fldCharType="separate"/>
        </w:r>
        <w:r w:rsidR="00BF2ABA">
          <w:rPr>
            <w:noProof/>
          </w:rPr>
          <w:t>8</w:t>
        </w:r>
        <w:r>
          <w:rPr>
            <w:noProof/>
          </w:rPr>
          <w:fldChar w:fldCharType="end"/>
        </w:r>
      </w:p>
    </w:sdtContent>
  </w:sdt>
  <w:p w14:paraId="5A472EC8" w14:textId="77777777" w:rsidR="00D20699" w:rsidRDefault="00D2069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B4FB05" w14:textId="77777777" w:rsidR="00D20699" w:rsidRDefault="00D2069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867DDB" w14:textId="77777777" w:rsidR="00B10443" w:rsidRDefault="00B10443" w:rsidP="007B0E77">
      <w:pPr>
        <w:spacing w:after="0" w:line="240" w:lineRule="auto"/>
      </w:pPr>
      <w:r>
        <w:separator/>
      </w:r>
    </w:p>
  </w:footnote>
  <w:footnote w:type="continuationSeparator" w:id="0">
    <w:p w14:paraId="54758713" w14:textId="77777777" w:rsidR="00B10443" w:rsidRDefault="00B10443" w:rsidP="007B0E7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B8B5E0" w14:textId="77777777" w:rsidR="00D20699" w:rsidRDefault="00D2069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C92AB2" w14:textId="77777777" w:rsidR="00D20699" w:rsidRDefault="00D2069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512F30" w14:textId="77777777" w:rsidR="00D20699" w:rsidRDefault="00D2069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num w:numId="1">
    <w:abstractNumId w:val="4"/>
  </w:num>
  <w:num w:numId="2">
    <w:abstractNumId w:val="3"/>
  </w:num>
  <w:num w:numId="3">
    <w:abstractNumId w:val="8"/>
  </w:num>
  <w:num w:numId="4">
    <w:abstractNumId w:val="5"/>
  </w:num>
  <w:num w:numId="5">
    <w:abstractNumId w:val="7"/>
  </w:num>
  <w:num w:numId="6">
    <w:abstractNumId w:val="9"/>
  </w:num>
  <w:num w:numId="7">
    <w:abstractNumId w:val="6"/>
  </w:num>
  <w:num w:numId="8">
    <w:abstractNumId w:val="1"/>
  </w:num>
  <w:num w:numId="9">
    <w:abstractNumId w:val="2"/>
  </w:num>
  <w:num w:numId="10">
    <w:abstractNumId w:val="10"/>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3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1160C"/>
    <w:rsid w:val="00076F79"/>
    <w:rsid w:val="00082599"/>
    <w:rsid w:val="000867BC"/>
    <w:rsid w:val="0009297D"/>
    <w:rsid w:val="000A0837"/>
    <w:rsid w:val="000B2398"/>
    <w:rsid w:val="000B4FAC"/>
    <w:rsid w:val="00100664"/>
    <w:rsid w:val="001226E5"/>
    <w:rsid w:val="00125665"/>
    <w:rsid w:val="001451F3"/>
    <w:rsid w:val="001927F2"/>
    <w:rsid w:val="001C18D4"/>
    <w:rsid w:val="001E34DE"/>
    <w:rsid w:val="001F0979"/>
    <w:rsid w:val="002033C0"/>
    <w:rsid w:val="00204F74"/>
    <w:rsid w:val="002068F0"/>
    <w:rsid w:val="00212A92"/>
    <w:rsid w:val="0022705C"/>
    <w:rsid w:val="00230D36"/>
    <w:rsid w:val="00270336"/>
    <w:rsid w:val="00281EDF"/>
    <w:rsid w:val="00295D4B"/>
    <w:rsid w:val="002C1394"/>
    <w:rsid w:val="002F4856"/>
    <w:rsid w:val="00372F8B"/>
    <w:rsid w:val="00375A62"/>
    <w:rsid w:val="0039448C"/>
    <w:rsid w:val="00397EDC"/>
    <w:rsid w:val="003C222D"/>
    <w:rsid w:val="003C367E"/>
    <w:rsid w:val="00403247"/>
    <w:rsid w:val="004129DD"/>
    <w:rsid w:val="00432351"/>
    <w:rsid w:val="0044066D"/>
    <w:rsid w:val="00466E15"/>
    <w:rsid w:val="00494539"/>
    <w:rsid w:val="004B1A75"/>
    <w:rsid w:val="004D2023"/>
    <w:rsid w:val="004D7CD3"/>
    <w:rsid w:val="004E05A4"/>
    <w:rsid w:val="004E68C3"/>
    <w:rsid w:val="00524CC9"/>
    <w:rsid w:val="005312DB"/>
    <w:rsid w:val="0054108D"/>
    <w:rsid w:val="005441DD"/>
    <w:rsid w:val="00551D87"/>
    <w:rsid w:val="00566161"/>
    <w:rsid w:val="005754AC"/>
    <w:rsid w:val="005A3729"/>
    <w:rsid w:val="005A42BB"/>
    <w:rsid w:val="005A4F24"/>
    <w:rsid w:val="005E5B38"/>
    <w:rsid w:val="00601D91"/>
    <w:rsid w:val="0060765D"/>
    <w:rsid w:val="00631704"/>
    <w:rsid w:val="006A5747"/>
    <w:rsid w:val="006A6AAA"/>
    <w:rsid w:val="006F0F77"/>
    <w:rsid w:val="006F1DB9"/>
    <w:rsid w:val="00702CA5"/>
    <w:rsid w:val="00714BA1"/>
    <w:rsid w:val="007158A3"/>
    <w:rsid w:val="00723E5F"/>
    <w:rsid w:val="00735999"/>
    <w:rsid w:val="007913B7"/>
    <w:rsid w:val="00795F70"/>
    <w:rsid w:val="007A6545"/>
    <w:rsid w:val="007B0E77"/>
    <w:rsid w:val="007F078B"/>
    <w:rsid w:val="007F2121"/>
    <w:rsid w:val="00811D08"/>
    <w:rsid w:val="00835151"/>
    <w:rsid w:val="008463A7"/>
    <w:rsid w:val="00861476"/>
    <w:rsid w:val="00867DA5"/>
    <w:rsid w:val="00883F69"/>
    <w:rsid w:val="0089263C"/>
    <w:rsid w:val="008C0CAF"/>
    <w:rsid w:val="008C33D6"/>
    <w:rsid w:val="008D2001"/>
    <w:rsid w:val="008E64AA"/>
    <w:rsid w:val="008F770A"/>
    <w:rsid w:val="00947A8A"/>
    <w:rsid w:val="00967512"/>
    <w:rsid w:val="009765F5"/>
    <w:rsid w:val="0098171A"/>
    <w:rsid w:val="009A7976"/>
    <w:rsid w:val="009F1F0E"/>
    <w:rsid w:val="009F7F8A"/>
    <w:rsid w:val="00A06B42"/>
    <w:rsid w:val="00A20DAD"/>
    <w:rsid w:val="00A42405"/>
    <w:rsid w:val="00A71FA3"/>
    <w:rsid w:val="00A944D1"/>
    <w:rsid w:val="00AF0773"/>
    <w:rsid w:val="00B10443"/>
    <w:rsid w:val="00B14FE8"/>
    <w:rsid w:val="00B218FE"/>
    <w:rsid w:val="00B537BC"/>
    <w:rsid w:val="00B542F2"/>
    <w:rsid w:val="00B55A44"/>
    <w:rsid w:val="00B71008"/>
    <w:rsid w:val="00B95436"/>
    <w:rsid w:val="00BA1D45"/>
    <w:rsid w:val="00BB2A2F"/>
    <w:rsid w:val="00BB6AC0"/>
    <w:rsid w:val="00BC2519"/>
    <w:rsid w:val="00BC2E80"/>
    <w:rsid w:val="00BF2ABA"/>
    <w:rsid w:val="00C06182"/>
    <w:rsid w:val="00C27BA9"/>
    <w:rsid w:val="00C32CFD"/>
    <w:rsid w:val="00C419B4"/>
    <w:rsid w:val="00C5532A"/>
    <w:rsid w:val="00C76B6E"/>
    <w:rsid w:val="00C85638"/>
    <w:rsid w:val="00C97D6D"/>
    <w:rsid w:val="00CA4DEF"/>
    <w:rsid w:val="00CC2C79"/>
    <w:rsid w:val="00CC627F"/>
    <w:rsid w:val="00D20699"/>
    <w:rsid w:val="00D425ED"/>
    <w:rsid w:val="00D56BD1"/>
    <w:rsid w:val="00D64069"/>
    <w:rsid w:val="00DB0DDE"/>
    <w:rsid w:val="00DD3E68"/>
    <w:rsid w:val="00DE2B61"/>
    <w:rsid w:val="00E07DE0"/>
    <w:rsid w:val="00E35F29"/>
    <w:rsid w:val="00E60878"/>
    <w:rsid w:val="00E94D9C"/>
    <w:rsid w:val="00EF107A"/>
    <w:rsid w:val="00F022AC"/>
    <w:rsid w:val="00F1636F"/>
    <w:rsid w:val="00F32E85"/>
    <w:rsid w:val="00F43FD1"/>
    <w:rsid w:val="00F530DC"/>
    <w:rsid w:val="00F83506"/>
    <w:rsid w:val="00F85A34"/>
    <w:rsid w:val="00FB10B2"/>
    <w:rsid w:val="00FD1B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94D9C"/>
    <w:pPr>
      <w:spacing w:after="200" w:line="240" w:lineRule="auto"/>
    </w:pPr>
    <w:rPr>
      <w:iCs/>
      <w:color w:val="44546A" w:themeColor="text2"/>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src.nist.gov" TargetMode="Externa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85364A-89B1-4F5D-9121-A931B691F6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6</TotalTime>
  <Pages>8</Pages>
  <Words>3637</Words>
  <Characters>20735</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243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cp:lastModifiedBy>
  <cp:revision>35</cp:revision>
  <dcterms:created xsi:type="dcterms:W3CDTF">2015-08-21T13:32:00Z</dcterms:created>
  <dcterms:modified xsi:type="dcterms:W3CDTF">2015-09-02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A6mUpQEi"/&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